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6C72C0DB" w:rsidR="00827153" w:rsidRPr="00681EB3" w:rsidRDefault="00827153">
      <w:proofErr w:type="spellStart"/>
      <w:r>
        <w:t>Arfa</w:t>
      </w:r>
      <w:proofErr w:type="spellEnd"/>
      <w:r>
        <w:t xml:space="preserve"> N. </w:t>
      </w:r>
      <w:proofErr w:type="spellStart"/>
      <w:proofErr w:type="gramStart"/>
      <w:r>
        <w:t>Aijazi</w:t>
      </w:r>
      <w:r w:rsidRPr="00827153">
        <w:rPr>
          <w:vertAlign w:val="superscript"/>
        </w:rPr>
        <w:t>a</w:t>
      </w:r>
      <w:proofErr w:type="spellEnd"/>
      <w:r>
        <w:rPr>
          <w:vertAlign w:val="superscript"/>
        </w:rPr>
        <w:t>,*</w:t>
      </w:r>
      <w:proofErr w:type="gramEnd"/>
      <w:r>
        <w:t xml:space="preserve">, Stefano </w:t>
      </w:r>
      <w:proofErr w:type="spellStart"/>
      <w:r>
        <w:t>Schiavon</w:t>
      </w:r>
      <w:r w:rsidRPr="00827153">
        <w:rPr>
          <w:vertAlign w:val="superscript"/>
        </w:rPr>
        <w:t>a</w:t>
      </w:r>
      <w:proofErr w:type="spellEnd"/>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895E6FD" w:rsidR="00783AE8" w:rsidRDefault="00783AE8" w:rsidP="00041697">
      <w:pPr>
        <w:ind w:left="720"/>
        <w:contextualSpacing/>
      </w:pPr>
      <w:r>
        <w:t xml:space="preserve">Email address: </w:t>
      </w:r>
      <w:hyperlink r:id="rId8" w:history="1">
        <w:r w:rsidR="00A640C8" w:rsidRPr="000C4AC4">
          <w:rPr>
            <w:rStyle w:val="Hyperlink"/>
          </w:rPr>
          <w:t>arfa@berkeley.edu</w:t>
        </w:r>
      </w:hyperlink>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6C4EF626" w:rsidR="00173E31" w:rsidRDefault="00173E31" w:rsidP="00827153">
      <w:r>
        <w:t>Target publication: Building and Environment</w:t>
      </w:r>
    </w:p>
    <w:p w14:paraId="3AD52924" w14:textId="4389E525" w:rsidR="002969F8" w:rsidRDefault="002969F8" w:rsidP="00041697">
      <w:pPr>
        <w:pStyle w:val="Heading1"/>
      </w:pPr>
      <w:r>
        <w:t>Highlights</w:t>
      </w:r>
    </w:p>
    <w:p w14:paraId="376328F3" w14:textId="1D4607C5" w:rsidR="00041697" w:rsidRDefault="002969F8" w:rsidP="00041697">
      <w:pPr>
        <w:pStyle w:val="Heading1"/>
      </w:pPr>
      <w:r>
        <w:t>Graphical Abstract</w:t>
      </w:r>
    </w:p>
    <w:p w14:paraId="2C27F801" w14:textId="26ABED45" w:rsidR="00827153" w:rsidRDefault="00827153" w:rsidP="00827153">
      <w:pPr>
        <w:pStyle w:val="Heading1"/>
      </w:pPr>
      <w:r>
        <w:t>Abstract</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r>
        <w:t>Background</w:t>
      </w:r>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27EF367C"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w:t>
      </w:r>
      <w:r>
        <w:lastRenderedPageBreak/>
        <w:t xml:space="preserve">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morbidity and mortality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Oudin Åström, Bertil, and Joacim 2011)</w:t>
      </w:r>
      <w:r>
        <w:fldChar w:fldCharType="end"/>
      </w:r>
      <w:r>
        <w:t>, so an older population has greater vulnerability.</w:t>
      </w:r>
    </w:p>
    <w:p w14:paraId="7B1843B0" w14:textId="5C456B5E" w:rsidR="00C42310" w:rsidRDefault="00472389" w:rsidP="00C42310">
      <w:pPr>
        <w:pStyle w:val="Heading2List"/>
      </w:pPr>
      <w:bookmarkStart w:id="0" w:name="_Ref150108267"/>
      <w:r>
        <w:t>Municipal planning for extreme temperatures</w:t>
      </w:r>
      <w:bookmarkEnd w:id="0"/>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archetypes in Boston found </w:t>
      </w:r>
      <w:r w:rsidR="006B5092">
        <w:lastRenderedPageBreak/>
        <w:t xml:space="preserve">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1E58285F" w:rsidR="002A7CA9" w:rsidRDefault="002A7CA9" w:rsidP="002A7CA9">
      <w:r>
        <w:t xml:space="preserve">Several research gaps relate to the role of building characteristics on temperature-related morbidity and mortality. </w:t>
      </w:r>
    </w:p>
    <w:p w14:paraId="1B25D0DA" w14:textId="7C459C08" w:rsidR="000A4CF2" w:rsidRDefault="00652E43" w:rsidP="002A7CA9">
      <w:r>
        <w:t xml:space="preserve">First, is the lack of empirical evidence to link building characteristics to temperature-related morbidity and mortality.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25BFF49F" w:rsidR="001A6B21" w:rsidRDefault="00B73127" w:rsidP="00D36EE5">
      <w:pPr>
        <w:tabs>
          <w:tab w:val="left" w:pos="3887"/>
        </w:tabs>
      </w:pPr>
      <w:r>
        <w:lastRenderedPageBreak/>
        <w:t>To overcome these research gaps, th</w:t>
      </w:r>
      <w:r w:rsidR="007C7162">
        <w:t>is</w:t>
      </w:r>
      <w:r>
        <w:t xml:space="preserve"> study </w:t>
      </w:r>
      <w:r w:rsidR="00472389">
        <w:t>uses supervised machine learning to predict</w:t>
      </w:r>
      <w:r w:rsidR="009D3D2C">
        <w:t xml:space="preserve"> temperature-related morbidity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1EB58E29" w:rsidR="001A6B21" w:rsidRDefault="001A6B21" w:rsidP="001A6B21">
      <w:pPr>
        <w:pStyle w:val="ListParagraph"/>
        <w:numPr>
          <w:ilvl w:val="0"/>
          <w:numId w:val="31"/>
        </w:numPr>
        <w:tabs>
          <w:tab w:val="left" w:pos="3887"/>
        </w:tabs>
      </w:pPr>
      <w:r>
        <w:t>Would a HVI with detailed information about the building be more accurate at predicting the risk of health hazards? If so, by how much?</w:t>
      </w:r>
    </w:p>
    <w:p w14:paraId="5594021D" w14:textId="70514DAF" w:rsidR="001A6B21" w:rsidRDefault="001A6B21" w:rsidP="001A6B21">
      <w:pPr>
        <w:pStyle w:val="ListParagraph"/>
        <w:numPr>
          <w:ilvl w:val="0"/>
          <w:numId w:val="31"/>
        </w:numPr>
        <w:tabs>
          <w:tab w:val="left" w:pos="3887"/>
        </w:tabs>
      </w:pPr>
      <w:r>
        <w:t xml:space="preserve">Which building and occupant characteristics </w:t>
      </w:r>
      <w:r w:rsidR="00781A6D">
        <w:t>contribute most to predicting the risk of a health hazards?</w:t>
      </w:r>
    </w:p>
    <w:p w14:paraId="3B69D18C" w14:textId="17B5EAF0"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74BD2687"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This study treats an affirmative response to either question as a temperature-related morbidity. While the questions are vague regarding 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We only analyzed data from the 2015 and 2020 RECS. Responses to our questions of interest are not available in the public data file for the 2009 RECS due to infrequent responses risking disclosure of sensitive and confidential household information.</w:t>
      </w:r>
      <w:r w:rsidR="00EE26FC">
        <w:rPr>
          <w:rStyle w:val="FootnoteReference"/>
        </w:rPr>
        <w:footnoteReference w:id="2"/>
      </w:r>
    </w:p>
    <w:p w14:paraId="0ECFB250" w14:textId="48B9CEF7" w:rsidR="009622F0" w:rsidRDefault="009622F0" w:rsidP="008D0432">
      <w:r>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r w:rsidR="00367B3D">
        <w:rPr>
          <w:rStyle w:val="FootnoteReference"/>
        </w:rPr>
        <w:footnoteReference w:id="3"/>
      </w:r>
      <w:r w:rsidR="00367B3D">
        <w:t xml:space="preserve">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 xml:space="preserve">The 2015 survey cycle collected data through a combination of computer-assisted personal interviews (CAPI), internet, and mailings.  The 2020 survey cycle relied entirely on self-administered web and paper questionaries. </w:t>
      </w:r>
      <w:r w:rsidR="0082049E">
        <w:t>Because there were no in-person interviews, the 2020 survey did not rely on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w:t>
      </w:r>
      <w:r w:rsidR="00646947">
        <w:lastRenderedPageBreak/>
        <w:t xml:space="preserve">two survey years also had minor differences in variable coding, which we describe in more detail in Appendix X. </w:t>
      </w:r>
    </w:p>
    <w:p w14:paraId="323DC616" w14:textId="7ABF34BF" w:rsidR="0082049E" w:rsidRDefault="00EE070C" w:rsidP="008D0432">
      <w:r>
        <w:fldChar w:fldCharType="begin"/>
      </w:r>
      <w:r>
        <w:instrText xml:space="preserve"> REF _Ref80686156 \h </w:instrText>
      </w:r>
      <w:r>
        <w:fldChar w:fldCharType="separate"/>
      </w:r>
      <w:r>
        <w:t xml:space="preserve">Table </w:t>
      </w:r>
      <w:r>
        <w:rPr>
          <w:noProof/>
        </w:rPr>
        <w:t>1</w:t>
      </w:r>
      <w:r>
        <w:fldChar w:fldCharType="end"/>
      </w:r>
      <w:r>
        <w:t xml:space="preserve"> shows counts of heat-, cold-, or any temperature-related morbidity in the 2015 and 2020 RECS. </w:t>
      </w:r>
      <w:r w:rsidR="00646947">
        <w:t>For the predictive model, w</w:t>
      </w:r>
      <w:r w:rsidR="0082049E">
        <w:t>e treat each sample as an independent observation</w:t>
      </w:r>
      <w:r w:rsidR="00646947">
        <w:t>. However w</w:t>
      </w:r>
      <w:r w:rsidR="0082049E">
        <w:t>hen making population estimates, we will display results for each year separately, using the sample weights f</w:t>
      </w:r>
      <w:r w:rsidR="008B79DE">
        <w:t>rom that year’s survey</w:t>
      </w:r>
      <w:r w:rsidR="00646947">
        <w:t xml:space="preserve"> </w:t>
      </w:r>
      <w:r w:rsidR="0082049E">
        <w:t>.</w:t>
      </w:r>
    </w:p>
    <w:p w14:paraId="190C21ED" w14:textId="5D518D12" w:rsidR="008D0432" w:rsidRDefault="008D0432" w:rsidP="008D0432">
      <w:pPr>
        <w:pStyle w:val="Tablecaption"/>
      </w:pPr>
      <w:bookmarkStart w:id="1" w:name="_Ref80686156"/>
      <w:r>
        <w:t xml:space="preserve">Table </w:t>
      </w:r>
      <w:fldSimple w:instr=" SEQ Table \* ARABIC ">
        <w:r>
          <w:rPr>
            <w:noProof/>
          </w:rPr>
          <w:t>1</w:t>
        </w:r>
      </w:fldSimple>
      <w:bookmarkEnd w:id="1"/>
      <w:r>
        <w:t xml:space="preserve">. </w:t>
      </w:r>
      <w:r w:rsidR="002023F5">
        <w:t xml:space="preserve">Observations of temperature-related morbidity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652"/>
        <w:gridCol w:w="752"/>
        <w:gridCol w:w="752"/>
      </w:tblGrid>
      <w:tr w:rsidR="002F5D85" w14:paraId="508E784A" w14:textId="5F9D9AF7" w:rsidTr="00127B53">
        <w:tc>
          <w:tcPr>
            <w:tcW w:w="0" w:type="auto"/>
            <w:tcBorders>
              <w:top w:val="single" w:sz="4" w:space="0" w:color="DBDBDB" w:themeColor="accent3" w:themeTint="66"/>
              <w:bottom w:val="single" w:sz="4" w:space="0" w:color="DBDBDB" w:themeColor="accent3" w:themeTint="66"/>
            </w:tcBorders>
          </w:tcPr>
          <w:p w14:paraId="017E50AD" w14:textId="15E9C4E4" w:rsidR="002F5D85" w:rsidRPr="00EE6FB0" w:rsidRDefault="00EE070C" w:rsidP="00405503">
            <w:pPr>
              <w:pStyle w:val="Tabletext"/>
              <w:rPr>
                <w:b/>
                <w:bCs/>
              </w:rPr>
            </w:pPr>
            <w:r>
              <w:rPr>
                <w:b/>
                <w:bCs/>
              </w:rPr>
              <w:t>Morbidity</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27B53">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27B53">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27B53">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27B53">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2047BE89" w:rsidR="008D0432" w:rsidRDefault="008D0432" w:rsidP="008D0432">
      <w:r>
        <w:t xml:space="preserve">To explore patterns in households that experienced temperature-related morbidity </w:t>
      </w:r>
      <w:r w:rsidR="00637DFD">
        <w:t>we</w:t>
      </w:r>
      <w:r>
        <w:t xml:space="preserve"> </w:t>
      </w:r>
      <w:r w:rsidR="00FF282D">
        <w:t>narrowed</w:t>
      </w:r>
      <w:r>
        <w:t xml:space="preserve"> the over 750 household characteristics described in the RECS dataset to </w:t>
      </w:r>
      <w:r w:rsidR="006C61B1">
        <w:t xml:space="preserve">approximately </w:t>
      </w:r>
      <w:r w:rsidR="00C91C85">
        <w:t>3</w:t>
      </w:r>
      <w:r w:rsidR="006C61B1">
        <w:t xml:space="preserve">0 </w:t>
      </w:r>
      <w:r>
        <w:t>related to</w:t>
      </w:r>
      <w:r w:rsidR="00C87584">
        <w:t xml:space="preserve"> either vulnerability or exposure to extreme temperature</w:t>
      </w:r>
      <w:r>
        <w:t xml:space="preserve">. These variables </w:t>
      </w:r>
      <w:r w:rsidR="000927BB">
        <w:t>fall under</w:t>
      </w:r>
      <w:r>
        <w:t xml:space="preserve"> </w:t>
      </w:r>
      <w:r w:rsidR="00C87584">
        <w:t>5</w:t>
      </w:r>
      <w:r>
        <w:t xml:space="preserve"> categories: climate, demographic, building construction, building envelope, and building HVAC</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000000">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9A532E">
        <w:t>.</w:t>
      </w:r>
      <w:r w:rsidR="00EF347C">
        <w:t xml:space="preserve"> </w:t>
      </w:r>
    </w:p>
    <w:p w14:paraId="30F64462" w14:textId="096F5F26" w:rsidR="009A532E" w:rsidRDefault="009A532E" w:rsidP="009A532E">
      <w:pPr>
        <w:pStyle w:val="Heading3List"/>
      </w:pPr>
      <w:r>
        <w:t>Climate</w:t>
      </w:r>
    </w:p>
    <w:p w14:paraId="568B7228" w14:textId="74DD5730"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high temperatures. Due to the EIA’s objective to forecast energy demand, climatic variables in RECS are oriented towards HVAC system </w:t>
      </w:r>
      <w:r w:rsidR="000516FC">
        <w:t>operation</w:t>
      </w:r>
      <w:r w:rsidR="008D0432">
        <w:t>, such as cooling and heating degree-days</w:t>
      </w:r>
      <w:r w:rsidR="00323243">
        <w:t xml:space="preserve">, </w:t>
      </w:r>
      <w:r w:rsidR="008D0432">
        <w:t>cooling and heating design-temperature</w:t>
      </w:r>
      <w:r w:rsidR="00323243">
        <w:t xml:space="preserve">, and climate zone. </w:t>
      </w:r>
    </w:p>
    <w:p w14:paraId="62DE423B" w14:textId="4542BE69" w:rsidR="009A532E" w:rsidRDefault="009A532E" w:rsidP="009A532E">
      <w:pPr>
        <w:pStyle w:val="Heading3List"/>
      </w:pPr>
      <w:r>
        <w:t>Demographic</w:t>
      </w:r>
    </w:p>
    <w:p w14:paraId="3EA75A1F" w14:textId="57B5703C" w:rsidR="008D0432" w:rsidRDefault="008D0432" w:rsidP="008D0432">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xml:space="preserve">. The impact of race and 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p>
    <w:p w14:paraId="096D1721" w14:textId="77777777" w:rsidR="00EE070C" w:rsidRDefault="00EE070C">
      <w:pPr>
        <w:rPr>
          <w:sz w:val="18"/>
          <w:szCs w:val="18"/>
        </w:rPr>
      </w:pPr>
      <w:bookmarkStart w:id="2" w:name="_Ref77436719"/>
      <w:r>
        <w:br w:type="page"/>
      </w:r>
    </w:p>
    <w:p w14:paraId="28208B7C" w14:textId="58928E61" w:rsidR="00EE070C" w:rsidRDefault="00EE070C" w:rsidP="00EE070C">
      <w:pPr>
        <w:pStyle w:val="Tablecaption"/>
      </w:pPr>
      <w:r>
        <w:lastRenderedPageBreak/>
        <w:t xml:space="preserve">Table </w:t>
      </w:r>
      <w:r>
        <w:fldChar w:fldCharType="begin"/>
      </w:r>
      <w:r>
        <w:instrText xml:space="preserve"> SEQ Table \* ARABIC </w:instrText>
      </w:r>
      <w:r>
        <w:fldChar w:fldCharType="separate"/>
      </w:r>
      <w:r>
        <w:rPr>
          <w:noProof/>
        </w:rPr>
        <w:t>2</w:t>
      </w:r>
      <w:r>
        <w:rPr>
          <w:noProof/>
        </w:rPr>
        <w:fldChar w:fldCharType="end"/>
      </w:r>
      <w:bookmarkEnd w:id="2"/>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9"/>
        <w:gridCol w:w="1533"/>
        <w:gridCol w:w="3023"/>
        <w:gridCol w:w="643"/>
        <w:gridCol w:w="924"/>
        <w:gridCol w:w="1908"/>
      </w:tblGrid>
      <w:tr w:rsidR="00EE070C" w14:paraId="09992093" w14:textId="77777777" w:rsidTr="00492F08">
        <w:trPr>
          <w:tblHeader/>
        </w:trPr>
        <w:tc>
          <w:tcPr>
            <w:tcW w:w="0" w:type="auto"/>
            <w:tcBorders>
              <w:top w:val="single" w:sz="4" w:space="0" w:color="DBDBDB" w:themeColor="accent3" w:themeTint="66"/>
              <w:bottom w:val="single" w:sz="4" w:space="0" w:color="DBDBDB" w:themeColor="accent3" w:themeTint="66"/>
            </w:tcBorders>
            <w:shd w:val="clear" w:color="auto" w:fill="auto"/>
          </w:tcPr>
          <w:p w14:paraId="0393E4C0" w14:textId="77777777" w:rsidR="00EE070C" w:rsidRPr="008C1A4F" w:rsidRDefault="00EE070C" w:rsidP="00492F08">
            <w:pPr>
              <w:pStyle w:val="Tabletext"/>
              <w:rPr>
                <w:b/>
                <w:bCs/>
              </w:rPr>
            </w:pPr>
            <w:r w:rsidRPr="008C1A4F">
              <w:rPr>
                <w:b/>
                <w:bCs/>
              </w:rPr>
              <w:t>Category</w:t>
            </w:r>
          </w:p>
        </w:tc>
        <w:tc>
          <w:tcPr>
            <w:tcW w:w="0" w:type="auto"/>
            <w:tcBorders>
              <w:top w:val="single" w:sz="4" w:space="0" w:color="DBDBDB" w:themeColor="accent3" w:themeTint="66"/>
              <w:bottom w:val="single" w:sz="4" w:space="0" w:color="DBDBDB" w:themeColor="accent3" w:themeTint="66"/>
            </w:tcBorders>
            <w:shd w:val="clear" w:color="auto" w:fill="auto"/>
          </w:tcPr>
          <w:p w14:paraId="5BBB3EEA" w14:textId="77777777" w:rsidR="00EE070C" w:rsidRPr="008C1A4F" w:rsidRDefault="00EE070C" w:rsidP="00492F08">
            <w:pPr>
              <w:pStyle w:val="Tabletext"/>
              <w:rPr>
                <w:b/>
                <w:bCs/>
              </w:rPr>
            </w:pPr>
            <w:r>
              <w:rPr>
                <w:b/>
                <w:bCs/>
              </w:rPr>
              <w:t>Household characteristic</w:t>
            </w:r>
          </w:p>
        </w:tc>
        <w:tc>
          <w:tcPr>
            <w:tcW w:w="0" w:type="auto"/>
            <w:tcBorders>
              <w:top w:val="single" w:sz="4" w:space="0" w:color="DBDBDB" w:themeColor="accent3" w:themeTint="66"/>
              <w:bottom w:val="single" w:sz="4" w:space="0" w:color="DBDBDB" w:themeColor="accent3" w:themeTint="66"/>
            </w:tcBorders>
          </w:tcPr>
          <w:p w14:paraId="39697472" w14:textId="77777777" w:rsidR="00EE070C" w:rsidRDefault="00EE070C" w:rsidP="00492F08">
            <w:pPr>
              <w:pStyle w:val="Tabletext"/>
              <w:rPr>
                <w:b/>
                <w:bCs/>
              </w:rPr>
            </w:pPr>
            <w:r>
              <w:rPr>
                <w:b/>
                <w:bCs/>
              </w:rPr>
              <w:t>RECS dataset variable description</w:t>
            </w:r>
          </w:p>
        </w:tc>
        <w:tc>
          <w:tcPr>
            <w:tcW w:w="0" w:type="auto"/>
            <w:tcBorders>
              <w:top w:val="single" w:sz="4" w:space="0" w:color="DBDBDB" w:themeColor="accent3" w:themeTint="66"/>
              <w:bottom w:val="single" w:sz="4" w:space="0" w:color="DBDBDB" w:themeColor="accent3" w:themeTint="66"/>
            </w:tcBorders>
            <w:shd w:val="clear" w:color="auto" w:fill="auto"/>
          </w:tcPr>
          <w:p w14:paraId="1DA5004C" w14:textId="77777777" w:rsidR="00EE070C" w:rsidRPr="00365353" w:rsidRDefault="00EE070C" w:rsidP="00492F08">
            <w:pPr>
              <w:pStyle w:val="Tabletext"/>
              <w:jc w:val="center"/>
              <w:rPr>
                <w:b/>
                <w:bCs/>
                <w:vertAlign w:val="superscript"/>
              </w:rPr>
            </w:pPr>
            <w:r>
              <w:rPr>
                <w:b/>
                <w:bCs/>
              </w:rPr>
              <w:t xml:space="preserve">Type </w:t>
            </w:r>
            <w:r>
              <w:rPr>
                <w:b/>
                <w:bCs/>
                <w:vertAlign w:val="superscript"/>
              </w:rPr>
              <w:t>a</w:t>
            </w:r>
          </w:p>
        </w:tc>
        <w:tc>
          <w:tcPr>
            <w:tcW w:w="0" w:type="auto"/>
            <w:tcBorders>
              <w:top w:val="single" w:sz="4" w:space="0" w:color="DBDBDB" w:themeColor="accent3" w:themeTint="66"/>
              <w:bottom w:val="single" w:sz="4" w:space="0" w:color="DBDBDB" w:themeColor="accent3" w:themeTint="66"/>
            </w:tcBorders>
          </w:tcPr>
          <w:p w14:paraId="5E093701" w14:textId="77777777" w:rsidR="00EE070C" w:rsidRDefault="00EE070C" w:rsidP="00492F08">
            <w:pPr>
              <w:pStyle w:val="Tabletext"/>
              <w:jc w:val="center"/>
              <w:rPr>
                <w:b/>
                <w:bCs/>
              </w:rPr>
            </w:pPr>
            <w:r>
              <w:rPr>
                <w:b/>
                <w:bCs/>
              </w:rPr>
              <w:t>Baseline</w:t>
            </w:r>
          </w:p>
        </w:tc>
        <w:tc>
          <w:tcPr>
            <w:tcW w:w="0" w:type="auto"/>
            <w:tcBorders>
              <w:top w:val="single" w:sz="4" w:space="0" w:color="DBDBDB" w:themeColor="accent3" w:themeTint="66"/>
              <w:bottom w:val="single" w:sz="4" w:space="0" w:color="DBDBDB" w:themeColor="accent3" w:themeTint="66"/>
            </w:tcBorders>
          </w:tcPr>
          <w:p w14:paraId="22900193" w14:textId="77777777" w:rsidR="00EE070C" w:rsidRDefault="00EE070C" w:rsidP="00492F08">
            <w:pPr>
              <w:pStyle w:val="Tabletext"/>
              <w:rPr>
                <w:b/>
                <w:bCs/>
              </w:rPr>
            </w:pPr>
            <w:r>
              <w:rPr>
                <w:b/>
                <w:bCs/>
              </w:rPr>
              <w:t>Reference</w:t>
            </w:r>
          </w:p>
        </w:tc>
      </w:tr>
      <w:tr w:rsidR="00EE070C" w14:paraId="5E77ECF1" w14:textId="77777777" w:rsidTr="00492F08">
        <w:tc>
          <w:tcPr>
            <w:tcW w:w="0" w:type="auto"/>
            <w:vMerge w:val="restart"/>
          </w:tcPr>
          <w:p w14:paraId="52835568" w14:textId="77777777" w:rsidR="00EE070C" w:rsidRDefault="00EE070C" w:rsidP="00492F08">
            <w:pPr>
              <w:pStyle w:val="Tabletext"/>
            </w:pPr>
            <w:r>
              <w:t>Climate</w:t>
            </w:r>
          </w:p>
        </w:tc>
        <w:tc>
          <w:tcPr>
            <w:tcW w:w="0" w:type="auto"/>
          </w:tcPr>
          <w:p w14:paraId="137064DB" w14:textId="77777777" w:rsidR="00EE070C" w:rsidRPr="00841CA2" w:rsidRDefault="00EE070C" w:rsidP="00492F08">
            <w:pPr>
              <w:pStyle w:val="Tabletext"/>
            </w:pPr>
            <w:r>
              <w:t>Cooling design temperature</w:t>
            </w:r>
          </w:p>
        </w:tc>
        <w:tc>
          <w:tcPr>
            <w:tcW w:w="0" w:type="auto"/>
          </w:tcPr>
          <w:p w14:paraId="59D9D284" w14:textId="77777777" w:rsidR="00EE070C" w:rsidRDefault="00EE070C" w:rsidP="00492F08">
            <w:pPr>
              <w:pStyle w:val="Tabletext"/>
            </w:pPr>
            <w:r w:rsidRPr="008012A2">
              <w:t>Dry bulb design temperature</w:t>
            </w:r>
            <w:r>
              <w:t xml:space="preserve"> (F)</w:t>
            </w:r>
            <w:r w:rsidRPr="008012A2">
              <w:t xml:space="preserve"> expected to be exceeded 1% of the time</w:t>
            </w:r>
          </w:p>
        </w:tc>
        <w:tc>
          <w:tcPr>
            <w:tcW w:w="0" w:type="auto"/>
          </w:tcPr>
          <w:p w14:paraId="146DEB32" w14:textId="77777777" w:rsidR="00EE070C" w:rsidRDefault="00EE070C" w:rsidP="00492F08">
            <w:pPr>
              <w:pStyle w:val="Tabletext"/>
              <w:jc w:val="center"/>
            </w:pPr>
            <w:r>
              <w:t>N</w:t>
            </w:r>
          </w:p>
        </w:tc>
        <w:tc>
          <w:tcPr>
            <w:tcW w:w="0" w:type="auto"/>
          </w:tcPr>
          <w:p w14:paraId="57E49D74" w14:textId="77777777" w:rsidR="00EE070C" w:rsidRDefault="00EE070C" w:rsidP="00492F08">
            <w:pPr>
              <w:pStyle w:val="Tabletext"/>
              <w:jc w:val="center"/>
            </w:pPr>
            <w:r w:rsidRPr="00147319">
              <w:sym w:font="Wingdings" w:char="F0FC"/>
            </w:r>
          </w:p>
        </w:tc>
        <w:tc>
          <w:tcPr>
            <w:tcW w:w="0" w:type="auto"/>
          </w:tcPr>
          <w:p w14:paraId="78793F22" w14:textId="77777777" w:rsidR="00EE070C" w:rsidRDefault="00EE070C" w:rsidP="00492F08">
            <w:pPr>
              <w:pStyle w:val="Tabletext"/>
            </w:pPr>
            <w:r>
              <w:fldChar w:fldCharType="begin"/>
            </w:r>
            <w:r>
              <w:instrText xml:space="preserve"> ADDIN ZOTERO_ITEM CSL_CITATION {"citationID":"VhcU3bK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C376FD">
              <w:t>(</w:t>
            </w:r>
            <w:proofErr w:type="spellStart"/>
            <w:r w:rsidRPr="00C376FD">
              <w:t>Uejio</w:t>
            </w:r>
            <w:proofErr w:type="spellEnd"/>
            <w:r w:rsidRPr="00C376FD">
              <w:t xml:space="preserve"> et al. 2011)</w:t>
            </w:r>
            <w:r>
              <w:fldChar w:fldCharType="end"/>
            </w:r>
          </w:p>
        </w:tc>
      </w:tr>
      <w:tr w:rsidR="00EE070C" w14:paraId="7878010D" w14:textId="77777777" w:rsidTr="00492F08">
        <w:tc>
          <w:tcPr>
            <w:tcW w:w="0" w:type="auto"/>
            <w:vMerge/>
          </w:tcPr>
          <w:p w14:paraId="39C9C17A" w14:textId="77777777" w:rsidR="00EE070C" w:rsidRDefault="00EE070C" w:rsidP="00492F08">
            <w:pPr>
              <w:pStyle w:val="Tabletext"/>
            </w:pPr>
          </w:p>
        </w:tc>
        <w:tc>
          <w:tcPr>
            <w:tcW w:w="0" w:type="auto"/>
          </w:tcPr>
          <w:p w14:paraId="0C103CB1" w14:textId="77777777" w:rsidR="00EE070C" w:rsidRPr="008012A2" w:rsidRDefault="00EE070C" w:rsidP="00492F08">
            <w:pPr>
              <w:pStyle w:val="Tabletext"/>
            </w:pPr>
            <w:r>
              <w:t>Heating design temperature</w:t>
            </w:r>
          </w:p>
        </w:tc>
        <w:tc>
          <w:tcPr>
            <w:tcW w:w="0" w:type="auto"/>
          </w:tcPr>
          <w:p w14:paraId="65F4FDD5" w14:textId="77777777" w:rsidR="00EE070C" w:rsidRDefault="00EE070C" w:rsidP="00492F08">
            <w:pPr>
              <w:pStyle w:val="Tabletext"/>
            </w:pPr>
            <w:r w:rsidRPr="0029071F">
              <w:t>Dry bulb design temperature</w:t>
            </w:r>
            <w:r>
              <w:t xml:space="preserve"> (F) </w:t>
            </w:r>
            <w:r w:rsidRPr="0029071F">
              <w:t>expected to be exceeded 99% of the time</w:t>
            </w:r>
          </w:p>
        </w:tc>
        <w:tc>
          <w:tcPr>
            <w:tcW w:w="0" w:type="auto"/>
          </w:tcPr>
          <w:p w14:paraId="02BAC2AD" w14:textId="77777777" w:rsidR="00EE070C" w:rsidRDefault="00EE070C" w:rsidP="00492F08">
            <w:pPr>
              <w:pStyle w:val="Tabletext"/>
              <w:jc w:val="center"/>
            </w:pPr>
            <w:r>
              <w:t>N</w:t>
            </w:r>
          </w:p>
        </w:tc>
        <w:tc>
          <w:tcPr>
            <w:tcW w:w="0" w:type="auto"/>
          </w:tcPr>
          <w:p w14:paraId="51CB28B5" w14:textId="77777777" w:rsidR="00EE070C" w:rsidRDefault="00EE070C" w:rsidP="00492F08">
            <w:pPr>
              <w:pStyle w:val="Tabletext"/>
              <w:jc w:val="center"/>
            </w:pPr>
            <w:r w:rsidRPr="00147319">
              <w:sym w:font="Wingdings" w:char="F0FC"/>
            </w:r>
          </w:p>
        </w:tc>
        <w:tc>
          <w:tcPr>
            <w:tcW w:w="0" w:type="auto"/>
          </w:tcPr>
          <w:p w14:paraId="79E59AFE" w14:textId="77777777" w:rsidR="00EE070C" w:rsidRDefault="00EE070C" w:rsidP="00492F08">
            <w:pPr>
              <w:pStyle w:val="Tabletext"/>
            </w:pPr>
            <w:r>
              <w:fldChar w:fldCharType="begin"/>
            </w:r>
            <w:r>
              <w:instrText xml:space="preserve"> ADDIN ZOTERO_ITEM CSL_CITATION {"citationID":"fhBcMm1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C376FD">
              <w:t>(</w:t>
            </w:r>
            <w:proofErr w:type="spellStart"/>
            <w:r w:rsidRPr="00C376FD">
              <w:t>Uejio</w:t>
            </w:r>
            <w:proofErr w:type="spellEnd"/>
            <w:r w:rsidRPr="00C376FD">
              <w:t xml:space="preserve"> et al. 2011)</w:t>
            </w:r>
            <w:r>
              <w:fldChar w:fldCharType="end"/>
            </w:r>
          </w:p>
        </w:tc>
      </w:tr>
      <w:tr w:rsidR="00EE070C" w14:paraId="300EDEAC" w14:textId="77777777" w:rsidTr="00492F08">
        <w:tc>
          <w:tcPr>
            <w:tcW w:w="0" w:type="auto"/>
            <w:vMerge w:val="restart"/>
          </w:tcPr>
          <w:p w14:paraId="2ECD3673" w14:textId="77777777" w:rsidR="00EE070C" w:rsidRDefault="00EE070C" w:rsidP="00492F08">
            <w:pPr>
              <w:pStyle w:val="Tabletext"/>
            </w:pPr>
            <w:r>
              <w:t>Demographic</w:t>
            </w:r>
          </w:p>
        </w:tc>
        <w:tc>
          <w:tcPr>
            <w:tcW w:w="0" w:type="auto"/>
          </w:tcPr>
          <w:p w14:paraId="11AEB4D2" w14:textId="77777777" w:rsidR="00EE070C" w:rsidRPr="0029071F" w:rsidRDefault="00EE070C" w:rsidP="00492F08">
            <w:pPr>
              <w:pStyle w:val="Tabletext"/>
            </w:pPr>
            <w:r>
              <w:t>Non-white</w:t>
            </w:r>
          </w:p>
        </w:tc>
        <w:tc>
          <w:tcPr>
            <w:tcW w:w="0" w:type="auto"/>
          </w:tcPr>
          <w:p w14:paraId="765B8400" w14:textId="77777777" w:rsidR="00EE070C" w:rsidRDefault="00EE070C" w:rsidP="00492F08">
            <w:pPr>
              <w:pStyle w:val="Tabletext"/>
            </w:pPr>
            <w:r w:rsidRPr="00BD38AB">
              <w:t>Householder (respondent) ra</w:t>
            </w:r>
            <w:r>
              <w:t>ce is non-white, or ethnicity is of Spanish descent.</w:t>
            </w:r>
          </w:p>
        </w:tc>
        <w:tc>
          <w:tcPr>
            <w:tcW w:w="0" w:type="auto"/>
          </w:tcPr>
          <w:p w14:paraId="2FE3D82E" w14:textId="77777777" w:rsidR="00EE070C" w:rsidRDefault="00EE070C" w:rsidP="00492F08">
            <w:pPr>
              <w:pStyle w:val="Tabletext"/>
              <w:jc w:val="center"/>
            </w:pPr>
            <w:r>
              <w:t>B</w:t>
            </w:r>
          </w:p>
        </w:tc>
        <w:tc>
          <w:tcPr>
            <w:tcW w:w="0" w:type="auto"/>
          </w:tcPr>
          <w:p w14:paraId="52E93101" w14:textId="77777777" w:rsidR="00EE070C" w:rsidRDefault="00EE070C" w:rsidP="00492F08">
            <w:pPr>
              <w:pStyle w:val="Tabletext"/>
              <w:jc w:val="center"/>
            </w:pPr>
            <w:r w:rsidRPr="00147319">
              <w:sym w:font="Wingdings" w:char="F0FC"/>
            </w:r>
          </w:p>
        </w:tc>
        <w:tc>
          <w:tcPr>
            <w:tcW w:w="0" w:type="auto"/>
          </w:tcPr>
          <w:p w14:paraId="5709DA77" w14:textId="77777777" w:rsidR="00EE070C" w:rsidRDefault="00EE070C" w:rsidP="00492F08">
            <w:pPr>
              <w:pStyle w:val="Tabletext"/>
            </w:pPr>
            <w:r>
              <w:fldChar w:fldCharType="begin"/>
            </w:r>
            <w:r>
              <w:instrText xml:space="preserve"> ADDIN ZOTERO_ITEM CSL_CITATION {"citationID":"rfKtCJmL","properties":{"formattedCitation":"(Schwartz 2005)","plainCitation":"(Schwartz 2005)","noteIndex":0},"citationItems":[{"id":1452,"uris":["http://zotero.org/users/4259226/items/6IAGCLCN"],"uri":["http://zotero.org/users/4259226/items/6IAGCLCN"],"itemData":{"id":1452,"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volume":"16","author":[{"family":"Schwartz","given":"Joel"}],"issued":{"date-parts":[["2005"]]}}}],"schema":"https://github.com/citation-style-language/schema/raw/master/csl-citation.json"} </w:instrText>
            </w:r>
            <w:r>
              <w:fldChar w:fldCharType="separate"/>
            </w:r>
            <w:r w:rsidRPr="00AA0DF6">
              <w:t>(Schwartz 2005)</w:t>
            </w:r>
            <w:r>
              <w:fldChar w:fldCharType="end"/>
            </w:r>
          </w:p>
        </w:tc>
      </w:tr>
      <w:tr w:rsidR="00EE070C" w14:paraId="6BA79457" w14:textId="77777777" w:rsidTr="00492F08">
        <w:tc>
          <w:tcPr>
            <w:tcW w:w="0" w:type="auto"/>
            <w:vMerge/>
          </w:tcPr>
          <w:p w14:paraId="45814559" w14:textId="77777777" w:rsidR="00EE070C" w:rsidRDefault="00EE070C" w:rsidP="00492F08">
            <w:pPr>
              <w:pStyle w:val="Tabletext"/>
            </w:pPr>
          </w:p>
        </w:tc>
        <w:tc>
          <w:tcPr>
            <w:tcW w:w="0" w:type="auto"/>
          </w:tcPr>
          <w:p w14:paraId="0B4E5182" w14:textId="77777777" w:rsidR="00EE070C" w:rsidRDefault="00EE070C" w:rsidP="00492F08">
            <w:pPr>
              <w:pStyle w:val="Tabletext"/>
            </w:pPr>
            <w:r>
              <w:t xml:space="preserve">Age </w:t>
            </w:r>
            <w:r w:rsidRPr="00F715F0">
              <w:rPr>
                <w:u w:val="single"/>
              </w:rPr>
              <w:t>&gt;</w:t>
            </w:r>
            <w:r>
              <w:t>65</w:t>
            </w:r>
          </w:p>
        </w:tc>
        <w:tc>
          <w:tcPr>
            <w:tcW w:w="0" w:type="auto"/>
          </w:tcPr>
          <w:p w14:paraId="5699AA76" w14:textId="77777777" w:rsidR="00EE070C" w:rsidRPr="00D83DA9" w:rsidRDefault="00EE070C" w:rsidP="00492F08">
            <w:pPr>
              <w:pStyle w:val="Tabletext"/>
            </w:pPr>
            <w:r>
              <w:t xml:space="preserve">Respondent or household member age is </w:t>
            </w:r>
            <w:r w:rsidRPr="00F715F0">
              <w:rPr>
                <w:u w:val="single"/>
              </w:rPr>
              <w:t>&gt;</w:t>
            </w:r>
            <w:r>
              <w:t xml:space="preserve">65 </w:t>
            </w:r>
          </w:p>
        </w:tc>
        <w:tc>
          <w:tcPr>
            <w:tcW w:w="0" w:type="auto"/>
          </w:tcPr>
          <w:p w14:paraId="602D6095" w14:textId="77777777" w:rsidR="00EE070C" w:rsidRDefault="00EE070C" w:rsidP="00492F08">
            <w:pPr>
              <w:pStyle w:val="Tabletext"/>
              <w:jc w:val="center"/>
            </w:pPr>
            <w:r>
              <w:t>B</w:t>
            </w:r>
          </w:p>
        </w:tc>
        <w:tc>
          <w:tcPr>
            <w:tcW w:w="0" w:type="auto"/>
          </w:tcPr>
          <w:p w14:paraId="47DF2DAA" w14:textId="77777777" w:rsidR="00EE070C" w:rsidRDefault="00EE070C" w:rsidP="00492F08">
            <w:pPr>
              <w:pStyle w:val="Tabletext"/>
              <w:jc w:val="center"/>
            </w:pPr>
            <w:r w:rsidRPr="00147319">
              <w:sym w:font="Wingdings" w:char="F0FC"/>
            </w:r>
          </w:p>
        </w:tc>
        <w:tc>
          <w:tcPr>
            <w:tcW w:w="0" w:type="auto"/>
          </w:tcPr>
          <w:p w14:paraId="57E79E0F" w14:textId="77777777" w:rsidR="00EE070C" w:rsidRDefault="00EE070C" w:rsidP="00492F08">
            <w:pPr>
              <w:pStyle w:val="Tabletext"/>
            </w:pPr>
            <w:r>
              <w:fldChar w:fldCharType="begin"/>
            </w:r>
            <w:r>
              <w:instrText xml:space="preserve"> ADDIN ZOTERO_ITEM CSL_CITATION {"citationID":"CweXM1lx","properties":{"formattedCitation":"(O\\uc0\\u8217{}Neill, Zanobetti, and Schwartz 2003; Medina et al. 2006)","plainCitation":"(O’Neill, Zanobetti, and Schwartz 2003; Medina et al. 2006)","noteIndex":0},"citationItems":[{"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68,"uris":["http://zotero.org/users/4259226/items/EJXJJYBX",["http://zotero.org/users/4259226/items/EJXJJYBX"]],"itemData":{"id":368,"type":"article-journal","abstract":"Background\n\nExtremes of temperature are associated with short-term increases in daily mortality.\n\nObjectives\n\nWe set out to identify subpopulations and mortality causes with increased susceptibility to temperature extremes.\n\nMethods\n\nWe conducted a case-only analysis using daily mortality and hourly weather data from 50 U.S. cities for the period 1989–2000, covering a total of 7,789,655 deaths. We used distributions of daily minimum and maximum temperature in each city to define extremely hot days (≥ 99th percentile) and extremely cold days (≤ 1st percentile), respectively. For each (hypothesized) effect modifier, a city-specific logistic regression model was fitted and an overall estimate calculated in a subsequent meta-analysis.\n\nResults\n\nOlder subjects [odds ratio (OR) = 1.020; 95% confidence interval (CI), 1.005–1.034], diabetics (OR = 1.035; 95% CI, 1.010–1.062), blacks (OR = 1.037; 95% CI, 1.016–1.059), and those dying outside a hospital (OR = 1.066; 95% CI, 1.036–1.098) were more susceptible to extreme heat, with some differences observed between those dying from a cardiovascular disease and other decedents. Cardiovascular deaths (OR = 1.053; 95% CI, 1.036–1.070), and especially cardiac arrest deaths (OR =1.137; 95% CI, 1.051–1.230), showed a greater relative increase on extremely cold days, whereas the increase in heat-related mortality was marginally higher for those with coexisting atrial fibrillation (OR = 1.059; 95% CI, 0.996–1.125).\n\nConclusions\n\nIn this study we identified several subpopulations and mortality causes particularly susceptible to temperature extremes. This knowledge may contribute to establishing health programs that would better protect the vulnerable.","container-title":"Environmental Health Perspectives","DOI":"10.1289/ehp.9074","issue":"9","note":"publisher: Environmental Health Perspectives","page":"1331-1336","source":"ehp.niehs.nih.gov (Atypon)","title":"Extreme Temperatures and Mortality: Assessing Effect Modification by Personal Characteristics and Specific Cause of Death in a Multi-City Case-Only Analysis","title-short":"Extreme Temperatures and Mortality","URL":"https://ehp.niehs.nih.gov/doi/full/10.1289/ehp.9074","volume":"114","author":[{"family":"Medina","given":"-Ramón Mercedes"},{"family":"Zanobetti","given":"Antonella"},{"family":"Cavanagh","given":"David Paul"},{"family":"Schwartz","given":"Joel"}],"accessed":{"date-parts":[["2021",8,1]]},"issued":{"date-parts":[["2006",9,1]]}}}],"schema":"https://github.com/citation-style-language/schema/raw/master/csl-citation.json"} </w:instrText>
            </w:r>
            <w:r>
              <w:fldChar w:fldCharType="separate"/>
            </w:r>
            <w:r w:rsidRPr="0071295B">
              <w:rPr>
                <w:rFonts w:cs="Times New Roman"/>
                <w:szCs w:val="24"/>
              </w:rPr>
              <w:t xml:space="preserve">(O’Neill, </w:t>
            </w:r>
            <w:proofErr w:type="spellStart"/>
            <w:r w:rsidRPr="0071295B">
              <w:rPr>
                <w:rFonts w:cs="Times New Roman"/>
                <w:szCs w:val="24"/>
              </w:rPr>
              <w:t>Zanobetti</w:t>
            </w:r>
            <w:proofErr w:type="spellEnd"/>
            <w:r w:rsidRPr="0071295B">
              <w:rPr>
                <w:rFonts w:cs="Times New Roman"/>
                <w:szCs w:val="24"/>
              </w:rPr>
              <w:t>, and Schwartz 2003; Medina et al. 2006)</w:t>
            </w:r>
            <w:r>
              <w:fldChar w:fldCharType="end"/>
            </w:r>
          </w:p>
        </w:tc>
      </w:tr>
      <w:tr w:rsidR="00EE070C" w14:paraId="0A9086C7" w14:textId="77777777" w:rsidTr="00492F08">
        <w:tc>
          <w:tcPr>
            <w:tcW w:w="0" w:type="auto"/>
            <w:vMerge/>
          </w:tcPr>
          <w:p w14:paraId="16F2C738" w14:textId="77777777" w:rsidR="00EE070C" w:rsidRDefault="00EE070C" w:rsidP="00492F08">
            <w:pPr>
              <w:pStyle w:val="Tabletext"/>
            </w:pPr>
          </w:p>
        </w:tc>
        <w:tc>
          <w:tcPr>
            <w:tcW w:w="0" w:type="auto"/>
          </w:tcPr>
          <w:p w14:paraId="7AD15B53" w14:textId="77777777" w:rsidR="00EE070C" w:rsidRDefault="00EE070C" w:rsidP="00492F08">
            <w:pPr>
              <w:pStyle w:val="Tabletext"/>
            </w:pPr>
            <w:r>
              <w:t>Lives alone</w:t>
            </w:r>
          </w:p>
        </w:tc>
        <w:tc>
          <w:tcPr>
            <w:tcW w:w="0" w:type="auto"/>
          </w:tcPr>
          <w:p w14:paraId="4CA970E5" w14:textId="77777777" w:rsidR="00EE070C" w:rsidRPr="003378FF" w:rsidRDefault="00EE070C" w:rsidP="00492F08">
            <w:pPr>
              <w:pStyle w:val="Tabletext"/>
            </w:pPr>
            <w:r>
              <w:t>Number of household members = 1</w:t>
            </w:r>
          </w:p>
        </w:tc>
        <w:tc>
          <w:tcPr>
            <w:tcW w:w="0" w:type="auto"/>
          </w:tcPr>
          <w:p w14:paraId="1B5CD0B1" w14:textId="77777777" w:rsidR="00EE070C" w:rsidRDefault="00EE070C" w:rsidP="00492F08">
            <w:pPr>
              <w:pStyle w:val="Tabletext"/>
              <w:jc w:val="center"/>
            </w:pPr>
            <w:r>
              <w:t>B</w:t>
            </w:r>
          </w:p>
        </w:tc>
        <w:tc>
          <w:tcPr>
            <w:tcW w:w="0" w:type="auto"/>
          </w:tcPr>
          <w:p w14:paraId="52BEE56D" w14:textId="77777777" w:rsidR="00EE070C" w:rsidRDefault="00EE070C" w:rsidP="00492F08">
            <w:pPr>
              <w:pStyle w:val="Tabletext"/>
              <w:jc w:val="center"/>
            </w:pPr>
            <w:r w:rsidRPr="00147319">
              <w:sym w:font="Wingdings" w:char="F0FC"/>
            </w:r>
          </w:p>
        </w:tc>
        <w:tc>
          <w:tcPr>
            <w:tcW w:w="0" w:type="auto"/>
          </w:tcPr>
          <w:p w14:paraId="0074593F" w14:textId="77777777" w:rsidR="00EE070C" w:rsidRDefault="00EE070C" w:rsidP="00492F08">
            <w:pPr>
              <w:pStyle w:val="Tabletext"/>
            </w:pPr>
            <w:r>
              <w:fldChar w:fldCharType="begin"/>
            </w:r>
            <w:r>
              <w:instrText xml:space="preserve"> ADDIN ZOTERO_ITEM CSL_CITATION {"citationID":"lPQMfiK2","properties":{"formattedCitation":"(Klinenberg 2015; Naughton et al. 2002)","plainCitation":"(Klinenberg 2015; Naughton et al. 2002)","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schema":"https://github.com/citation-style-language/schema/raw/master/csl-citation.json"} </w:instrText>
            </w:r>
            <w:r>
              <w:fldChar w:fldCharType="separate"/>
            </w:r>
            <w:r w:rsidRPr="00BA4B6C">
              <w:t>(</w:t>
            </w:r>
            <w:proofErr w:type="spellStart"/>
            <w:r w:rsidRPr="00BA4B6C">
              <w:t>Klinenberg</w:t>
            </w:r>
            <w:proofErr w:type="spellEnd"/>
            <w:r w:rsidRPr="00BA4B6C">
              <w:t xml:space="preserve"> 2015; Naughton et al. 2002)</w:t>
            </w:r>
            <w:r>
              <w:fldChar w:fldCharType="end"/>
            </w:r>
          </w:p>
        </w:tc>
      </w:tr>
      <w:tr w:rsidR="00EE070C" w14:paraId="49554818" w14:textId="77777777" w:rsidTr="00492F08">
        <w:tc>
          <w:tcPr>
            <w:tcW w:w="0" w:type="auto"/>
            <w:vMerge/>
          </w:tcPr>
          <w:p w14:paraId="658F3F4F" w14:textId="77777777" w:rsidR="00EE070C" w:rsidRDefault="00EE070C" w:rsidP="00492F08">
            <w:pPr>
              <w:pStyle w:val="Tabletext"/>
            </w:pPr>
          </w:p>
        </w:tc>
        <w:tc>
          <w:tcPr>
            <w:tcW w:w="0" w:type="auto"/>
          </w:tcPr>
          <w:p w14:paraId="437C95D3" w14:textId="77777777" w:rsidR="00EE070C" w:rsidRDefault="00EE070C" w:rsidP="00492F08">
            <w:pPr>
              <w:pStyle w:val="Tabletext"/>
            </w:pPr>
            <w:r>
              <w:t>Large households (7+ members)</w:t>
            </w:r>
          </w:p>
        </w:tc>
        <w:tc>
          <w:tcPr>
            <w:tcW w:w="0" w:type="auto"/>
          </w:tcPr>
          <w:p w14:paraId="1D8C92E6" w14:textId="77777777" w:rsidR="00EE070C" w:rsidRDefault="00EE070C" w:rsidP="00492F08">
            <w:pPr>
              <w:pStyle w:val="Tabletext"/>
            </w:pPr>
            <w:r>
              <w:t xml:space="preserve">Number of household members </w:t>
            </w:r>
            <w:r w:rsidRPr="006E1A73">
              <w:rPr>
                <w:u w:val="single"/>
              </w:rPr>
              <w:t>&gt;</w:t>
            </w:r>
            <w:r>
              <w:t xml:space="preserve"> 7</w:t>
            </w:r>
          </w:p>
        </w:tc>
        <w:tc>
          <w:tcPr>
            <w:tcW w:w="0" w:type="auto"/>
          </w:tcPr>
          <w:p w14:paraId="34EC53D4" w14:textId="77777777" w:rsidR="00EE070C" w:rsidRDefault="00EE070C" w:rsidP="00492F08">
            <w:pPr>
              <w:pStyle w:val="Tabletext"/>
              <w:jc w:val="center"/>
            </w:pPr>
            <w:r>
              <w:t>B</w:t>
            </w:r>
          </w:p>
        </w:tc>
        <w:tc>
          <w:tcPr>
            <w:tcW w:w="0" w:type="auto"/>
          </w:tcPr>
          <w:p w14:paraId="6958B06C" w14:textId="77777777" w:rsidR="00EE070C" w:rsidRDefault="00EE070C" w:rsidP="00492F08">
            <w:pPr>
              <w:pStyle w:val="Tabletext"/>
              <w:jc w:val="center"/>
            </w:pPr>
            <w:r w:rsidRPr="00147319">
              <w:sym w:font="Wingdings" w:char="F0FC"/>
            </w:r>
          </w:p>
        </w:tc>
        <w:tc>
          <w:tcPr>
            <w:tcW w:w="0" w:type="auto"/>
          </w:tcPr>
          <w:p w14:paraId="0A751939" w14:textId="77777777" w:rsidR="00EE070C" w:rsidRDefault="00EE070C" w:rsidP="00492F08">
            <w:pPr>
              <w:pStyle w:val="Tabletext"/>
            </w:pPr>
            <w:r>
              <w:fldChar w:fldCharType="begin"/>
            </w:r>
            <w:r>
              <w:instrText xml:space="preserve"> ADDIN ZOTERO_ITEM CSL_CITATION {"citationID":"0oINfz5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F13CBD">
              <w:t>(</w:t>
            </w:r>
            <w:proofErr w:type="spellStart"/>
            <w:r w:rsidRPr="00F13CBD">
              <w:t>Uejio</w:t>
            </w:r>
            <w:proofErr w:type="spellEnd"/>
            <w:r w:rsidRPr="00F13CBD">
              <w:t xml:space="preserve"> et al. 2011)</w:t>
            </w:r>
            <w:r>
              <w:fldChar w:fldCharType="end"/>
            </w:r>
          </w:p>
        </w:tc>
      </w:tr>
      <w:tr w:rsidR="00EE070C" w14:paraId="6C0B88A4" w14:textId="77777777" w:rsidTr="00492F08">
        <w:tc>
          <w:tcPr>
            <w:tcW w:w="0" w:type="auto"/>
            <w:vMerge/>
          </w:tcPr>
          <w:p w14:paraId="67BB96E2" w14:textId="77777777" w:rsidR="00EE070C" w:rsidRDefault="00EE070C" w:rsidP="00492F08">
            <w:pPr>
              <w:pStyle w:val="Tabletext"/>
            </w:pPr>
          </w:p>
        </w:tc>
        <w:tc>
          <w:tcPr>
            <w:tcW w:w="0" w:type="auto"/>
          </w:tcPr>
          <w:p w14:paraId="229857F6" w14:textId="77777777" w:rsidR="00EE070C" w:rsidRDefault="00EE070C" w:rsidP="00492F08">
            <w:pPr>
              <w:pStyle w:val="Tabletext"/>
            </w:pPr>
            <w:r>
              <w:t>Poverty</w:t>
            </w:r>
          </w:p>
        </w:tc>
        <w:tc>
          <w:tcPr>
            <w:tcW w:w="0" w:type="auto"/>
          </w:tcPr>
          <w:p w14:paraId="49733582" w14:textId="77777777" w:rsidR="00EE070C" w:rsidRPr="007A2533" w:rsidRDefault="00EE070C" w:rsidP="00492F08">
            <w:pPr>
              <w:pStyle w:val="Tabletext"/>
            </w:pPr>
            <w:r>
              <w:t>Calculated from gross income and number of household members based on U.S. Census Bureau definition for poverty threshold</w:t>
            </w:r>
          </w:p>
        </w:tc>
        <w:tc>
          <w:tcPr>
            <w:tcW w:w="0" w:type="auto"/>
          </w:tcPr>
          <w:p w14:paraId="63D89E75" w14:textId="77777777" w:rsidR="00EE070C" w:rsidRDefault="00EE070C" w:rsidP="00492F08">
            <w:pPr>
              <w:pStyle w:val="Tabletext"/>
              <w:jc w:val="center"/>
            </w:pPr>
            <w:r>
              <w:t>B</w:t>
            </w:r>
          </w:p>
        </w:tc>
        <w:tc>
          <w:tcPr>
            <w:tcW w:w="0" w:type="auto"/>
          </w:tcPr>
          <w:p w14:paraId="0843CD5E" w14:textId="77777777" w:rsidR="00EE070C" w:rsidRDefault="00EE070C" w:rsidP="00492F08">
            <w:pPr>
              <w:pStyle w:val="Tabletext"/>
              <w:jc w:val="center"/>
            </w:pPr>
            <w:r w:rsidRPr="00147319">
              <w:sym w:font="Wingdings" w:char="F0FC"/>
            </w:r>
          </w:p>
        </w:tc>
        <w:tc>
          <w:tcPr>
            <w:tcW w:w="0" w:type="auto"/>
          </w:tcPr>
          <w:p w14:paraId="2C2A40FA" w14:textId="77777777" w:rsidR="00EE070C" w:rsidRDefault="00EE070C" w:rsidP="00492F08">
            <w:pPr>
              <w:pStyle w:val="Tabletext"/>
            </w:pPr>
            <w:r>
              <w:fldChar w:fldCharType="begin"/>
            </w:r>
            <w:r>
              <w:instrText xml:space="preserve"> ADDIN ZOTERO_ITEM CSL_CITATION {"citationID":"pRFftSOK","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 xml:space="preserve">(Naughton et al. 2002; </w:t>
            </w:r>
            <w:proofErr w:type="spellStart"/>
            <w:r w:rsidRPr="00C67407">
              <w:t>Curriero</w:t>
            </w:r>
            <w:proofErr w:type="spellEnd"/>
            <w:r w:rsidRPr="00C67407">
              <w:t xml:space="preserve"> et al. 2002)</w:t>
            </w:r>
            <w:r>
              <w:fldChar w:fldCharType="end"/>
            </w:r>
          </w:p>
        </w:tc>
      </w:tr>
      <w:tr w:rsidR="00EE070C" w14:paraId="16E02E68" w14:textId="77777777" w:rsidTr="00492F08">
        <w:tc>
          <w:tcPr>
            <w:tcW w:w="0" w:type="auto"/>
            <w:vMerge/>
          </w:tcPr>
          <w:p w14:paraId="1185E2E8" w14:textId="77777777" w:rsidR="00EE070C" w:rsidRDefault="00EE070C" w:rsidP="00492F08">
            <w:pPr>
              <w:pStyle w:val="Tabletext"/>
            </w:pPr>
          </w:p>
        </w:tc>
        <w:tc>
          <w:tcPr>
            <w:tcW w:w="0" w:type="auto"/>
          </w:tcPr>
          <w:p w14:paraId="585EA457" w14:textId="77777777" w:rsidR="00EE070C" w:rsidRDefault="00EE070C" w:rsidP="00492F08">
            <w:pPr>
              <w:pStyle w:val="Tabletext"/>
            </w:pPr>
            <w:r>
              <w:t>Unemployed</w:t>
            </w:r>
          </w:p>
        </w:tc>
        <w:tc>
          <w:tcPr>
            <w:tcW w:w="0" w:type="auto"/>
          </w:tcPr>
          <w:p w14:paraId="41D37113" w14:textId="77777777" w:rsidR="00EE070C" w:rsidRPr="00E97EBB" w:rsidRDefault="00EE070C" w:rsidP="00492F08">
            <w:pPr>
              <w:pStyle w:val="Tabletext"/>
            </w:pPr>
            <w:r>
              <w:t>Respondent is unemployed or retired</w:t>
            </w:r>
          </w:p>
        </w:tc>
        <w:tc>
          <w:tcPr>
            <w:tcW w:w="0" w:type="auto"/>
          </w:tcPr>
          <w:p w14:paraId="67A5CD14" w14:textId="77777777" w:rsidR="00EE070C" w:rsidRDefault="00EE070C" w:rsidP="00492F08">
            <w:pPr>
              <w:pStyle w:val="Tabletext"/>
              <w:jc w:val="center"/>
            </w:pPr>
            <w:r>
              <w:t>B</w:t>
            </w:r>
          </w:p>
        </w:tc>
        <w:tc>
          <w:tcPr>
            <w:tcW w:w="0" w:type="auto"/>
          </w:tcPr>
          <w:p w14:paraId="5EB956AC" w14:textId="77777777" w:rsidR="00EE070C" w:rsidRDefault="00EE070C" w:rsidP="00492F08">
            <w:pPr>
              <w:pStyle w:val="Tabletext"/>
              <w:jc w:val="center"/>
            </w:pPr>
            <w:r w:rsidRPr="00147319">
              <w:sym w:font="Wingdings" w:char="F0FC"/>
            </w:r>
          </w:p>
        </w:tc>
        <w:tc>
          <w:tcPr>
            <w:tcW w:w="0" w:type="auto"/>
          </w:tcPr>
          <w:p w14:paraId="073EFF98" w14:textId="77777777" w:rsidR="00EE070C" w:rsidRDefault="00EE070C" w:rsidP="00492F08">
            <w:pPr>
              <w:pStyle w:val="Tabletext"/>
            </w:pPr>
            <w:r>
              <w:fldChar w:fldCharType="begin"/>
            </w:r>
            <w:r>
              <w:instrText xml:space="preserve"> ADDIN ZOTERO_ITEM CSL_CITATION {"citationID":"eOaoIBfG","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273A69">
              <w:t>(Nayak et al. 2018)</w:t>
            </w:r>
            <w:r>
              <w:fldChar w:fldCharType="end"/>
            </w:r>
          </w:p>
        </w:tc>
      </w:tr>
      <w:tr w:rsidR="00EE070C" w14:paraId="24707D10" w14:textId="77777777" w:rsidTr="00492F08">
        <w:tc>
          <w:tcPr>
            <w:tcW w:w="0" w:type="auto"/>
            <w:vMerge/>
          </w:tcPr>
          <w:p w14:paraId="31610A7F" w14:textId="77777777" w:rsidR="00EE070C" w:rsidRDefault="00EE070C" w:rsidP="00492F08">
            <w:pPr>
              <w:pStyle w:val="Tabletext"/>
            </w:pPr>
          </w:p>
        </w:tc>
        <w:tc>
          <w:tcPr>
            <w:tcW w:w="0" w:type="auto"/>
          </w:tcPr>
          <w:p w14:paraId="72DC853F" w14:textId="77777777" w:rsidR="00EE070C" w:rsidRDefault="00EE070C" w:rsidP="00492F08">
            <w:pPr>
              <w:pStyle w:val="Tabletext"/>
            </w:pPr>
            <w:r>
              <w:t xml:space="preserve">Education </w:t>
            </w:r>
            <w:r w:rsidRPr="00E86CCB">
              <w:rPr>
                <w:u w:val="single"/>
              </w:rPr>
              <w:t>&lt;</w:t>
            </w:r>
            <w:r>
              <w:t xml:space="preserve"> High School</w:t>
            </w:r>
          </w:p>
        </w:tc>
        <w:tc>
          <w:tcPr>
            <w:tcW w:w="0" w:type="auto"/>
          </w:tcPr>
          <w:p w14:paraId="10F0BD4C" w14:textId="77777777" w:rsidR="00EE070C" w:rsidRPr="00E97EBB" w:rsidRDefault="00EE070C" w:rsidP="00492F08">
            <w:pPr>
              <w:pStyle w:val="Tabletext"/>
            </w:pPr>
            <w:r>
              <w:t>Highest education attained is high school or equivalent</w:t>
            </w:r>
          </w:p>
        </w:tc>
        <w:tc>
          <w:tcPr>
            <w:tcW w:w="0" w:type="auto"/>
          </w:tcPr>
          <w:p w14:paraId="7E9AC660" w14:textId="77777777" w:rsidR="00EE070C" w:rsidRDefault="00EE070C" w:rsidP="00492F08">
            <w:pPr>
              <w:pStyle w:val="Tabletext"/>
              <w:jc w:val="center"/>
            </w:pPr>
          </w:p>
        </w:tc>
        <w:tc>
          <w:tcPr>
            <w:tcW w:w="0" w:type="auto"/>
          </w:tcPr>
          <w:p w14:paraId="12B952CE" w14:textId="77777777" w:rsidR="00EE070C" w:rsidRDefault="00EE070C" w:rsidP="00492F08">
            <w:pPr>
              <w:pStyle w:val="Tabletext"/>
              <w:jc w:val="center"/>
            </w:pPr>
            <w:r w:rsidRPr="00147319">
              <w:sym w:font="Wingdings" w:char="F0FC"/>
            </w:r>
          </w:p>
        </w:tc>
        <w:tc>
          <w:tcPr>
            <w:tcW w:w="0" w:type="auto"/>
          </w:tcPr>
          <w:p w14:paraId="6AAA5AF6" w14:textId="77777777" w:rsidR="00EE070C" w:rsidRDefault="00EE070C" w:rsidP="00492F08">
            <w:pPr>
              <w:pStyle w:val="Tabletext"/>
            </w:pPr>
            <w:r>
              <w:fldChar w:fldCharType="begin"/>
            </w:r>
            <w:r>
              <w:instrText xml:space="preserve"> ADDIN ZOTERO_ITEM CSL_CITATION {"citationID":"Q7Iqc6sr","properties":{"formattedCitation":"(Curriero et al. 2002; O\\uc0\\u8217{}Neill, Zanobetti, and Schwartz 2003; Medina et al. 2006)","plainCitation":"(Curriero et al. 2002; O’Neill, Zanobetti, and Schwartz 2003; Medina et al. 2006)","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id":1423,"uris":["http://zotero.org/users/4259226/items/78CT7XF6"],"uri":["http://zotero.org/users/4259226/items/78CT7XF6"],"itemData":{"id":1423,"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volume":"157","author":[{"family":"O’Neill","given":"Marie S."},{"family":"Zanobetti","given":"Antonella"},{"family":"Schwartz","given":"Joel"}],"issued":{"date-parts":[["2003",6,15]]}}},{"id":1440,"uris":["http://zotero.org/users/4259226/items/EJXJJYBX"],"uri":["http://zotero.org/users/4259226/items/EJXJJYBX"],"itemData":{"id":1440,"type":"article-journal","abstract":"Background\n\nExtremes of temperature are associated with short-term increases in daily mortality.\n\nObjectives\n\nWe set out to identify subpopulations and mortality causes with increased susceptibility to temperature extremes.\n\nMethods\n\nWe conducted a case-only analysis using daily mortality and hourly weather data from 50 U.S. cities for the period 1989–2000, covering a total of 7,789,655 deaths. We used distributions of daily minimum and maximum temperature in each city to define extremely hot days (≥ 99th percentile) and extremely cold days (≤ 1st percentile), respectively. For each (hypothesized) effect modifier, a city-specific logistic regression model was fitted and an overall estimate calculated in a subsequent meta-analysis.\n\nResults\n\nOlder subjects [odds ratio (OR) = 1.020; 95% confidence interval (CI), 1.005–1.034], diabetics (OR = 1.035; 95% CI, 1.010–1.062), blacks (OR = 1.037; 95% CI, 1.016–1.059), and those dying outside a hospital (OR = 1.066; 95% CI, 1.036–1.098) were more susceptible to extreme heat, with some differences observed between those dying from a cardiovascular disease and other decedents. Cardiovascular deaths (OR = 1.053; 95% CI, 1.036–1.070), and especially cardiac arrest deaths (OR =1.137; 95% CI, 1.051–1.230), showed a greater relative increase on extremely cold days, whereas the increase in heat-related mortality was marginally higher for those with coexisting atrial fibrillation (OR = 1.059; 95% CI, 0.996–1.125).\n\nConclusions\n\nIn this study we identified several subpopulations and mortality causes particularly susceptible to temperature extremes. This knowledge may contribute to establishing health programs that would better protect the vulnerable.","container-title":"Environmental Health Perspectives","DOI":"10.1289/ehp.9074","issue":"9","note":"publisher: Environmental Health Perspectives","page":"1331-1336","source":"ehp.niehs.nih.gov (Atypon)","title":"Extreme Temperatures and Mortality: Assessing Effect Modification by Personal Characteristics and Specific Cause of Death in a Multi-City Case-Only Analysis","title-short":"Extreme Temperatures and Mortality","volume":"114","author":[{"family":"Medina","given":"-Ramón Mercedes"},{"family":"Zanobetti","given":"Antonella"},{"family":"Cavanagh","given":"David Paul"},{"family":"Schwartz","given":"Joel"}],"issued":{"date-parts":[["2006",9,1]]}}}],"schema":"https://github.com/citation-style-language/schema/raw/master/csl-citation.json"} </w:instrText>
            </w:r>
            <w:r>
              <w:fldChar w:fldCharType="separate"/>
            </w:r>
            <w:r w:rsidRPr="006350CE">
              <w:rPr>
                <w:rFonts w:cs="Times New Roman"/>
                <w:szCs w:val="24"/>
              </w:rPr>
              <w:t>(</w:t>
            </w:r>
            <w:proofErr w:type="spellStart"/>
            <w:r w:rsidRPr="006350CE">
              <w:rPr>
                <w:rFonts w:cs="Times New Roman"/>
                <w:szCs w:val="24"/>
              </w:rPr>
              <w:t>Curriero</w:t>
            </w:r>
            <w:proofErr w:type="spellEnd"/>
            <w:r w:rsidRPr="006350CE">
              <w:rPr>
                <w:rFonts w:cs="Times New Roman"/>
                <w:szCs w:val="24"/>
              </w:rPr>
              <w:t xml:space="preserve"> et al. 2002; O’Neill, </w:t>
            </w:r>
            <w:proofErr w:type="spellStart"/>
            <w:r w:rsidRPr="006350CE">
              <w:rPr>
                <w:rFonts w:cs="Times New Roman"/>
                <w:szCs w:val="24"/>
              </w:rPr>
              <w:t>Zanobetti</w:t>
            </w:r>
            <w:proofErr w:type="spellEnd"/>
            <w:r w:rsidRPr="006350CE">
              <w:rPr>
                <w:rFonts w:cs="Times New Roman"/>
                <w:szCs w:val="24"/>
              </w:rPr>
              <w:t>, and Schwartz 2003; Medina et al. 2006)</w:t>
            </w:r>
            <w:r>
              <w:fldChar w:fldCharType="end"/>
            </w:r>
          </w:p>
        </w:tc>
      </w:tr>
      <w:tr w:rsidR="00EE070C" w14:paraId="525A2A60" w14:textId="77777777" w:rsidTr="00492F08">
        <w:tc>
          <w:tcPr>
            <w:tcW w:w="0" w:type="auto"/>
            <w:vMerge/>
          </w:tcPr>
          <w:p w14:paraId="0A7AA5A8" w14:textId="77777777" w:rsidR="00EE070C" w:rsidRDefault="00EE070C" w:rsidP="00492F08">
            <w:pPr>
              <w:pStyle w:val="Tabletext"/>
            </w:pPr>
          </w:p>
        </w:tc>
        <w:tc>
          <w:tcPr>
            <w:tcW w:w="0" w:type="auto"/>
          </w:tcPr>
          <w:p w14:paraId="1E31E584" w14:textId="77777777" w:rsidR="00EE070C" w:rsidRPr="007A2533" w:rsidRDefault="00EE070C" w:rsidP="00492F08">
            <w:pPr>
              <w:pStyle w:val="Tabletext"/>
            </w:pPr>
            <w:r>
              <w:t>Renting</w:t>
            </w:r>
          </w:p>
        </w:tc>
        <w:tc>
          <w:tcPr>
            <w:tcW w:w="0" w:type="auto"/>
          </w:tcPr>
          <w:p w14:paraId="7B3EB75D" w14:textId="77777777" w:rsidR="00EE070C" w:rsidRDefault="00EE070C" w:rsidP="00492F08">
            <w:pPr>
              <w:pStyle w:val="Tabletext"/>
            </w:pPr>
            <w:r>
              <w:t>Household pays rent</w:t>
            </w:r>
          </w:p>
        </w:tc>
        <w:tc>
          <w:tcPr>
            <w:tcW w:w="0" w:type="auto"/>
          </w:tcPr>
          <w:p w14:paraId="300D76C1" w14:textId="77777777" w:rsidR="00EE070C" w:rsidRDefault="00EE070C" w:rsidP="00492F08">
            <w:pPr>
              <w:pStyle w:val="Tabletext"/>
              <w:jc w:val="center"/>
            </w:pPr>
            <w:r>
              <w:t>B</w:t>
            </w:r>
          </w:p>
        </w:tc>
        <w:tc>
          <w:tcPr>
            <w:tcW w:w="0" w:type="auto"/>
          </w:tcPr>
          <w:p w14:paraId="0F918948" w14:textId="77777777" w:rsidR="00EE070C" w:rsidRDefault="00EE070C" w:rsidP="00492F08">
            <w:pPr>
              <w:pStyle w:val="Tabletext"/>
              <w:jc w:val="center"/>
            </w:pPr>
            <w:r w:rsidRPr="00147319">
              <w:sym w:font="Wingdings" w:char="F0FC"/>
            </w:r>
          </w:p>
        </w:tc>
        <w:tc>
          <w:tcPr>
            <w:tcW w:w="0" w:type="auto"/>
          </w:tcPr>
          <w:p w14:paraId="5D4C475A" w14:textId="77777777" w:rsidR="00EE070C" w:rsidRDefault="00EE070C" w:rsidP="00492F08">
            <w:pPr>
              <w:pStyle w:val="Tabletext"/>
            </w:pPr>
            <w:r>
              <w:fldChar w:fldCharType="begin"/>
            </w:r>
            <w:r>
              <w:instrText xml:space="preserve"> ADDIN ZOTERO_ITEM CSL_CITATION {"citationID":"pQGPnQW4","properties":{"formattedCitation":"(Wright et al. 2020)","plainCitation":"(Wright et al. 2020)","dontUpdate":true,"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fldChar w:fldCharType="end"/>
            </w:r>
            <w:r>
              <w:t xml:space="preserve"> </w:t>
            </w:r>
            <w:r>
              <w:fldChar w:fldCharType="begin"/>
            </w:r>
            <w:r>
              <w:instrText xml:space="preserve"> ADDIN ZOTERO_ITEM CSL_CITATION {"citationID":"FyQgWWYs","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w:t>
            </w:r>
            <w:proofErr w:type="spellStart"/>
            <w:r w:rsidRPr="008941AE">
              <w:t>Uejio</w:t>
            </w:r>
            <w:proofErr w:type="spellEnd"/>
            <w:r w:rsidRPr="008941AE">
              <w:t xml:space="preserve"> et al. 2011; Wright et al. 2020)</w:t>
            </w:r>
            <w:r>
              <w:fldChar w:fldCharType="end"/>
            </w:r>
          </w:p>
        </w:tc>
      </w:tr>
      <w:tr w:rsidR="00EE070C" w14:paraId="28B13355" w14:textId="77777777" w:rsidTr="00492F08">
        <w:tc>
          <w:tcPr>
            <w:tcW w:w="0" w:type="auto"/>
            <w:vMerge/>
          </w:tcPr>
          <w:p w14:paraId="6818872E" w14:textId="77777777" w:rsidR="00EE070C" w:rsidRDefault="00EE070C" w:rsidP="00492F08">
            <w:pPr>
              <w:pStyle w:val="Tabletext"/>
            </w:pPr>
          </w:p>
        </w:tc>
        <w:tc>
          <w:tcPr>
            <w:tcW w:w="0" w:type="auto"/>
          </w:tcPr>
          <w:p w14:paraId="1006D58B" w14:textId="77777777" w:rsidR="00EE070C" w:rsidRPr="00926E1D" w:rsidRDefault="00EE070C" w:rsidP="00492F08">
            <w:pPr>
              <w:pStyle w:val="Tabletext"/>
            </w:pPr>
            <w:r>
              <w:t>Pays utility or for other fuel</w:t>
            </w:r>
          </w:p>
        </w:tc>
        <w:tc>
          <w:tcPr>
            <w:tcW w:w="0" w:type="auto"/>
          </w:tcPr>
          <w:p w14:paraId="713AE333" w14:textId="77777777" w:rsidR="00EE070C" w:rsidRDefault="00EE070C" w:rsidP="00492F08">
            <w:pPr>
              <w:pStyle w:val="Tabletext"/>
            </w:pPr>
            <w:r>
              <w:t xml:space="preserve">Household </w:t>
            </w:r>
            <w:r w:rsidRPr="00926E1D">
              <w:t>pays for electricity</w:t>
            </w:r>
            <w:r>
              <w:t>, natural gas, propane, and/or fuel oil</w:t>
            </w:r>
          </w:p>
        </w:tc>
        <w:tc>
          <w:tcPr>
            <w:tcW w:w="0" w:type="auto"/>
          </w:tcPr>
          <w:p w14:paraId="7B2B1415" w14:textId="77777777" w:rsidR="00EE070C" w:rsidRDefault="00EE070C" w:rsidP="00492F08">
            <w:pPr>
              <w:pStyle w:val="Tabletext"/>
              <w:jc w:val="center"/>
            </w:pPr>
            <w:r>
              <w:t>B</w:t>
            </w:r>
          </w:p>
        </w:tc>
        <w:tc>
          <w:tcPr>
            <w:tcW w:w="0" w:type="auto"/>
          </w:tcPr>
          <w:p w14:paraId="3EAE73DF" w14:textId="77777777" w:rsidR="00EE070C" w:rsidRDefault="00EE070C" w:rsidP="00492F08">
            <w:pPr>
              <w:pStyle w:val="Tabletext"/>
              <w:jc w:val="center"/>
            </w:pPr>
          </w:p>
        </w:tc>
        <w:tc>
          <w:tcPr>
            <w:tcW w:w="0" w:type="auto"/>
          </w:tcPr>
          <w:p w14:paraId="45A010CC" w14:textId="77777777" w:rsidR="00EE070C" w:rsidRDefault="00EE070C" w:rsidP="00492F08">
            <w:pPr>
              <w:pStyle w:val="Tabletext"/>
            </w:pPr>
            <w:r>
              <w:fldChar w:fldCharType="begin"/>
            </w:r>
            <w:r>
              <w:instrText xml:space="preserve"> ADDIN ZOTERO_ITEM CSL_CITATION {"citationID":"8YeAOaRw","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6350CE">
              <w:t>(Wright et al. 2020)</w:t>
            </w:r>
            <w:r>
              <w:fldChar w:fldCharType="end"/>
            </w:r>
          </w:p>
        </w:tc>
      </w:tr>
      <w:tr w:rsidR="00EE070C" w14:paraId="0E72470E" w14:textId="77777777" w:rsidTr="00492F08">
        <w:tc>
          <w:tcPr>
            <w:tcW w:w="0" w:type="auto"/>
            <w:vMerge w:val="restart"/>
          </w:tcPr>
          <w:p w14:paraId="310B19D3" w14:textId="77777777" w:rsidR="00EE070C" w:rsidRDefault="00EE070C" w:rsidP="00492F08">
            <w:pPr>
              <w:pStyle w:val="Tabletext"/>
            </w:pPr>
            <w:r>
              <w:t>Building construction</w:t>
            </w:r>
          </w:p>
        </w:tc>
        <w:tc>
          <w:tcPr>
            <w:tcW w:w="0" w:type="auto"/>
          </w:tcPr>
          <w:p w14:paraId="11EA743E" w14:textId="77777777" w:rsidR="00EE070C" w:rsidRPr="00C73EBE" w:rsidRDefault="00EE070C" w:rsidP="00492F08">
            <w:pPr>
              <w:pStyle w:val="Tabletext"/>
            </w:pPr>
            <w:r>
              <w:t>Construction age</w:t>
            </w:r>
          </w:p>
        </w:tc>
        <w:tc>
          <w:tcPr>
            <w:tcW w:w="0" w:type="auto"/>
          </w:tcPr>
          <w:p w14:paraId="6A7A3807" w14:textId="77777777" w:rsidR="00EE070C" w:rsidRDefault="00EE070C" w:rsidP="00492F08">
            <w:pPr>
              <w:pStyle w:val="Tabletext"/>
            </w:pPr>
            <w:r>
              <w:t>Estimated year</w:t>
            </w:r>
            <w:r w:rsidRPr="000B3BB5">
              <w:t xml:space="preserve"> when housing unit was built</w:t>
            </w:r>
            <w:r>
              <w:t xml:space="preserve"> (taken as the maximum of the range in RECS response coding)</w:t>
            </w:r>
          </w:p>
        </w:tc>
        <w:tc>
          <w:tcPr>
            <w:tcW w:w="0" w:type="auto"/>
          </w:tcPr>
          <w:p w14:paraId="6DC445A6" w14:textId="77777777" w:rsidR="00EE070C" w:rsidRDefault="00EE070C" w:rsidP="00492F08">
            <w:pPr>
              <w:pStyle w:val="Tabletext"/>
              <w:jc w:val="center"/>
            </w:pPr>
            <w:r>
              <w:t>N</w:t>
            </w:r>
          </w:p>
        </w:tc>
        <w:tc>
          <w:tcPr>
            <w:tcW w:w="0" w:type="auto"/>
          </w:tcPr>
          <w:p w14:paraId="1DB0DABB" w14:textId="77777777" w:rsidR="00EE070C" w:rsidRDefault="00EE070C" w:rsidP="00492F08">
            <w:pPr>
              <w:pStyle w:val="Tabletext"/>
              <w:jc w:val="center"/>
            </w:pPr>
            <w:r w:rsidRPr="00147319">
              <w:sym w:font="Wingdings" w:char="F0FC"/>
            </w:r>
          </w:p>
        </w:tc>
        <w:tc>
          <w:tcPr>
            <w:tcW w:w="0" w:type="auto"/>
          </w:tcPr>
          <w:p w14:paraId="24C4014A" w14:textId="77777777" w:rsidR="00EE070C" w:rsidRDefault="00EE070C" w:rsidP="00492F08">
            <w:pPr>
              <w:pStyle w:val="Tabletext"/>
            </w:pPr>
            <w:r>
              <w:fldChar w:fldCharType="begin"/>
            </w:r>
            <w:r>
              <w:instrText xml:space="preserve"> ADDIN ZOTERO_ITEM CSL_CITATION {"citationID":"N9Za3HBQ","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3924ED">
              <w:t>(</w:t>
            </w:r>
            <w:proofErr w:type="spellStart"/>
            <w:r w:rsidRPr="003924ED">
              <w:t>Mavrogianni</w:t>
            </w:r>
            <w:proofErr w:type="spellEnd"/>
            <w:r w:rsidRPr="003924ED">
              <w:t xml:space="preserve"> et al. 2012)</w:t>
            </w:r>
            <w:r>
              <w:fldChar w:fldCharType="end"/>
            </w:r>
          </w:p>
        </w:tc>
      </w:tr>
      <w:tr w:rsidR="00EE070C" w14:paraId="3612C29D" w14:textId="77777777" w:rsidTr="00492F08">
        <w:tc>
          <w:tcPr>
            <w:tcW w:w="0" w:type="auto"/>
            <w:vMerge/>
          </w:tcPr>
          <w:p w14:paraId="511CAF63" w14:textId="77777777" w:rsidR="00EE070C" w:rsidRDefault="00EE070C" w:rsidP="00492F08">
            <w:pPr>
              <w:pStyle w:val="Tabletext"/>
            </w:pPr>
          </w:p>
        </w:tc>
        <w:tc>
          <w:tcPr>
            <w:tcW w:w="0" w:type="auto"/>
          </w:tcPr>
          <w:p w14:paraId="548157DC" w14:textId="77777777" w:rsidR="00EE070C" w:rsidRPr="008B05EB" w:rsidRDefault="00EE070C" w:rsidP="00492F08">
            <w:pPr>
              <w:pStyle w:val="Tabletext"/>
            </w:pPr>
            <w:r>
              <w:t>Apartment</w:t>
            </w:r>
          </w:p>
        </w:tc>
        <w:tc>
          <w:tcPr>
            <w:tcW w:w="0" w:type="auto"/>
          </w:tcPr>
          <w:p w14:paraId="0114662C" w14:textId="77777777" w:rsidR="00EE070C" w:rsidRDefault="00EE070C" w:rsidP="00492F08">
            <w:pPr>
              <w:pStyle w:val="Tabletext"/>
            </w:pPr>
            <w:r>
              <w:t>Type of housing unit is low-rise or high-rise apartment</w:t>
            </w:r>
          </w:p>
        </w:tc>
        <w:tc>
          <w:tcPr>
            <w:tcW w:w="0" w:type="auto"/>
          </w:tcPr>
          <w:p w14:paraId="06A051E5" w14:textId="77777777" w:rsidR="00EE070C" w:rsidRDefault="00EE070C" w:rsidP="00492F08">
            <w:pPr>
              <w:pStyle w:val="Tabletext"/>
              <w:jc w:val="center"/>
            </w:pPr>
            <w:r>
              <w:t>B</w:t>
            </w:r>
          </w:p>
        </w:tc>
        <w:tc>
          <w:tcPr>
            <w:tcW w:w="0" w:type="auto"/>
          </w:tcPr>
          <w:p w14:paraId="4F72829A" w14:textId="77777777" w:rsidR="00EE070C" w:rsidRDefault="00EE070C" w:rsidP="00492F08">
            <w:pPr>
              <w:pStyle w:val="Tabletext"/>
              <w:jc w:val="center"/>
            </w:pPr>
          </w:p>
        </w:tc>
        <w:tc>
          <w:tcPr>
            <w:tcW w:w="0" w:type="auto"/>
          </w:tcPr>
          <w:p w14:paraId="77092D10" w14:textId="77777777" w:rsidR="00EE070C" w:rsidRDefault="00EE070C" w:rsidP="00492F08">
            <w:pPr>
              <w:pStyle w:val="Tabletext"/>
            </w:pPr>
            <w:r>
              <w:fldChar w:fldCharType="begin"/>
            </w:r>
            <w:r>
              <w:instrText xml:space="preserve"> ADDIN ZOTERO_ITEM CSL_CITATION {"citationID":"IBoMFzCF","properties":{"formattedCitation":"(Lomas 2021)","plainCitation":"(Lomas 2021)","noteIndex":0},"citationItems":[{"id":669,"uris":["http://zotero.org/users/4259226/items/MDLDX24R"],"uri":["http://zotero.org/users/4259226/items/MDLDX24R"],"itemData":{"id":66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note":"number: 1\npublisher: Ubiquity Press","page":"487–494","source":"journal-buildingscities.org","title":"Summertime overheating in dwellings in temperate climates","volume":"2","author":[{"family":"Lomas","given":"Kevin J."}],"issued":{"date-parts":[["2021",5,27]]}}}],"schema":"https://github.com/citation-style-language/schema/raw/master/csl-citation.json"} </w:instrText>
            </w:r>
            <w:r>
              <w:fldChar w:fldCharType="separate"/>
            </w:r>
            <w:r w:rsidRPr="000732E2">
              <w:t>(Lomas 2021)</w:t>
            </w:r>
            <w:r>
              <w:fldChar w:fldCharType="end"/>
            </w:r>
          </w:p>
        </w:tc>
      </w:tr>
      <w:tr w:rsidR="00EE070C" w14:paraId="46714133" w14:textId="77777777" w:rsidTr="00492F08">
        <w:tc>
          <w:tcPr>
            <w:tcW w:w="0" w:type="auto"/>
          </w:tcPr>
          <w:p w14:paraId="08C0C7FF" w14:textId="77777777" w:rsidR="00EE070C" w:rsidRDefault="00EE070C" w:rsidP="00492F08">
            <w:pPr>
              <w:pStyle w:val="Tabletext"/>
            </w:pPr>
          </w:p>
        </w:tc>
        <w:tc>
          <w:tcPr>
            <w:tcW w:w="0" w:type="auto"/>
          </w:tcPr>
          <w:p w14:paraId="66C535A3" w14:textId="77777777" w:rsidR="00EE070C" w:rsidRDefault="00EE070C" w:rsidP="00492F08">
            <w:pPr>
              <w:pStyle w:val="Tabletext"/>
            </w:pPr>
            <w:r>
              <w:t>Mobile</w:t>
            </w:r>
          </w:p>
        </w:tc>
        <w:tc>
          <w:tcPr>
            <w:tcW w:w="0" w:type="auto"/>
          </w:tcPr>
          <w:p w14:paraId="36A78A4D" w14:textId="77777777" w:rsidR="00EE070C" w:rsidRDefault="00EE070C" w:rsidP="00492F08">
            <w:pPr>
              <w:pStyle w:val="Tabletext"/>
            </w:pPr>
            <w:r>
              <w:t>Type of housing unit is mobile home</w:t>
            </w:r>
          </w:p>
        </w:tc>
        <w:tc>
          <w:tcPr>
            <w:tcW w:w="0" w:type="auto"/>
          </w:tcPr>
          <w:p w14:paraId="54718EE1" w14:textId="77777777" w:rsidR="00EE070C" w:rsidRDefault="00EE070C" w:rsidP="00492F08">
            <w:pPr>
              <w:pStyle w:val="Tabletext"/>
              <w:jc w:val="center"/>
            </w:pPr>
            <w:r>
              <w:t>B</w:t>
            </w:r>
          </w:p>
        </w:tc>
        <w:tc>
          <w:tcPr>
            <w:tcW w:w="0" w:type="auto"/>
          </w:tcPr>
          <w:p w14:paraId="23831E97" w14:textId="77777777" w:rsidR="00EE070C" w:rsidRDefault="00EE070C" w:rsidP="00492F08">
            <w:pPr>
              <w:pStyle w:val="Tabletext"/>
              <w:jc w:val="center"/>
            </w:pPr>
          </w:p>
        </w:tc>
        <w:tc>
          <w:tcPr>
            <w:tcW w:w="0" w:type="auto"/>
          </w:tcPr>
          <w:p w14:paraId="783939F4" w14:textId="77777777" w:rsidR="00EE070C" w:rsidRDefault="00EE070C" w:rsidP="00492F08">
            <w:pPr>
              <w:pStyle w:val="Tabletext"/>
            </w:pPr>
          </w:p>
        </w:tc>
      </w:tr>
      <w:tr w:rsidR="00EE070C" w14:paraId="5B959D4B" w14:textId="77777777" w:rsidTr="00492F08">
        <w:tc>
          <w:tcPr>
            <w:tcW w:w="0" w:type="auto"/>
            <w:vMerge w:val="restart"/>
          </w:tcPr>
          <w:p w14:paraId="01DF093D" w14:textId="77777777" w:rsidR="00EE070C" w:rsidRDefault="00EE070C" w:rsidP="00492F08">
            <w:pPr>
              <w:pStyle w:val="Tabletext"/>
            </w:pPr>
            <w:r>
              <w:t>Building envelope</w:t>
            </w:r>
          </w:p>
        </w:tc>
        <w:tc>
          <w:tcPr>
            <w:tcW w:w="0" w:type="auto"/>
          </w:tcPr>
          <w:p w14:paraId="6472161E" w14:textId="77777777" w:rsidR="00EE070C" w:rsidRPr="000B3BB5" w:rsidRDefault="00EE070C" w:rsidP="00492F08">
            <w:pPr>
              <w:pStyle w:val="Tabletext"/>
            </w:pPr>
            <w:r>
              <w:t>Thermal mass</w:t>
            </w:r>
          </w:p>
        </w:tc>
        <w:tc>
          <w:tcPr>
            <w:tcW w:w="0" w:type="auto"/>
          </w:tcPr>
          <w:p w14:paraId="07C75625" w14:textId="77777777" w:rsidR="00EE070C" w:rsidRDefault="00EE070C" w:rsidP="00492F08">
            <w:pPr>
              <w:pStyle w:val="Tabletext"/>
            </w:pPr>
            <w:r>
              <w:t>Wall or roof type is a thermally massive material (brick, stone, or concrete)</w:t>
            </w:r>
          </w:p>
        </w:tc>
        <w:tc>
          <w:tcPr>
            <w:tcW w:w="0" w:type="auto"/>
          </w:tcPr>
          <w:p w14:paraId="05407A60" w14:textId="77777777" w:rsidR="00EE070C" w:rsidRDefault="00EE070C" w:rsidP="00492F08">
            <w:pPr>
              <w:pStyle w:val="Tabletext"/>
              <w:jc w:val="center"/>
            </w:pPr>
            <w:r>
              <w:t>B</w:t>
            </w:r>
          </w:p>
        </w:tc>
        <w:tc>
          <w:tcPr>
            <w:tcW w:w="0" w:type="auto"/>
          </w:tcPr>
          <w:p w14:paraId="15A35971" w14:textId="77777777" w:rsidR="00EE070C" w:rsidRDefault="00EE070C" w:rsidP="00492F08">
            <w:pPr>
              <w:pStyle w:val="Tabletext"/>
              <w:jc w:val="center"/>
            </w:pPr>
          </w:p>
        </w:tc>
        <w:tc>
          <w:tcPr>
            <w:tcW w:w="0" w:type="auto"/>
          </w:tcPr>
          <w:p w14:paraId="36AB101B" w14:textId="77777777" w:rsidR="00EE070C" w:rsidRDefault="00EE070C" w:rsidP="00492F08">
            <w:pPr>
              <w:pStyle w:val="Tabletext"/>
            </w:pPr>
            <w:r>
              <w:fldChar w:fldCharType="begin"/>
            </w:r>
            <w:r>
              <w:instrText xml:space="preserve"> ADDIN ZOTERO_ITEM CSL_CITATION {"citationID":"uh0BhlL7","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C17A3D">
              <w:t>(Porritt et al. 2012)</w:t>
            </w:r>
            <w:r>
              <w:fldChar w:fldCharType="end"/>
            </w:r>
          </w:p>
        </w:tc>
      </w:tr>
      <w:tr w:rsidR="00EE070C" w14:paraId="2E5FC604" w14:textId="77777777" w:rsidTr="00492F08">
        <w:tc>
          <w:tcPr>
            <w:tcW w:w="0" w:type="auto"/>
            <w:vMerge/>
          </w:tcPr>
          <w:p w14:paraId="15C03D03" w14:textId="77777777" w:rsidR="00EE070C" w:rsidRDefault="00EE070C" w:rsidP="00492F08">
            <w:pPr>
              <w:pStyle w:val="Tabletext"/>
            </w:pPr>
          </w:p>
        </w:tc>
        <w:tc>
          <w:tcPr>
            <w:tcW w:w="0" w:type="auto"/>
          </w:tcPr>
          <w:p w14:paraId="0AF14BBF" w14:textId="77777777" w:rsidR="00EE070C" w:rsidRPr="004B6F83" w:rsidRDefault="00EE070C" w:rsidP="00492F08">
            <w:pPr>
              <w:pStyle w:val="Tabletext"/>
            </w:pPr>
            <w:r>
              <w:t>Insulation</w:t>
            </w:r>
          </w:p>
        </w:tc>
        <w:tc>
          <w:tcPr>
            <w:tcW w:w="0" w:type="auto"/>
          </w:tcPr>
          <w:p w14:paraId="65F3A5F1" w14:textId="77777777" w:rsidR="00EE070C" w:rsidRDefault="00EE070C" w:rsidP="00492F08">
            <w:pPr>
              <w:pStyle w:val="Tabletext"/>
            </w:pPr>
            <w:r w:rsidRPr="00B92528">
              <w:t>Level of insulation</w:t>
            </w:r>
          </w:p>
        </w:tc>
        <w:tc>
          <w:tcPr>
            <w:tcW w:w="0" w:type="auto"/>
          </w:tcPr>
          <w:p w14:paraId="4F31FA4C" w14:textId="77777777" w:rsidR="00EE070C" w:rsidRDefault="00EE070C" w:rsidP="00492F08">
            <w:pPr>
              <w:pStyle w:val="Tabletext"/>
              <w:jc w:val="center"/>
            </w:pPr>
            <w:r>
              <w:t>N</w:t>
            </w:r>
          </w:p>
        </w:tc>
        <w:tc>
          <w:tcPr>
            <w:tcW w:w="0" w:type="auto"/>
          </w:tcPr>
          <w:p w14:paraId="4B5C1717" w14:textId="77777777" w:rsidR="00EE070C" w:rsidRDefault="00EE070C" w:rsidP="00492F08">
            <w:pPr>
              <w:pStyle w:val="Tabletext"/>
              <w:jc w:val="center"/>
            </w:pPr>
          </w:p>
        </w:tc>
        <w:tc>
          <w:tcPr>
            <w:tcW w:w="0" w:type="auto"/>
          </w:tcPr>
          <w:p w14:paraId="26EEB343" w14:textId="77777777" w:rsidR="00EE070C" w:rsidRDefault="00EE070C" w:rsidP="00492F08">
            <w:pPr>
              <w:pStyle w:val="Tabletext"/>
            </w:pPr>
            <w:r>
              <w:fldChar w:fldCharType="begin"/>
            </w:r>
            <w:r>
              <w:instrText xml:space="preserve"> ADDIN ZOTERO_ITEM CSL_CITATION {"citationID":"JBbBf6Yc","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CF56D1">
              <w:t>(</w:t>
            </w:r>
            <w:proofErr w:type="spellStart"/>
            <w:r w:rsidRPr="00CF56D1">
              <w:t>Mavrogianni</w:t>
            </w:r>
            <w:proofErr w:type="spellEnd"/>
            <w:r w:rsidRPr="00CF56D1">
              <w:t xml:space="preserve"> et al. 2012)</w:t>
            </w:r>
            <w:r>
              <w:fldChar w:fldCharType="end"/>
            </w:r>
          </w:p>
        </w:tc>
      </w:tr>
      <w:tr w:rsidR="00EE070C" w14:paraId="4802A065" w14:textId="77777777" w:rsidTr="00492F08">
        <w:tc>
          <w:tcPr>
            <w:tcW w:w="0" w:type="auto"/>
            <w:vMerge/>
          </w:tcPr>
          <w:p w14:paraId="2B3C5588" w14:textId="77777777" w:rsidR="00EE070C" w:rsidRDefault="00EE070C" w:rsidP="00492F08">
            <w:pPr>
              <w:pStyle w:val="Tabletext"/>
            </w:pPr>
          </w:p>
        </w:tc>
        <w:tc>
          <w:tcPr>
            <w:tcW w:w="0" w:type="auto"/>
          </w:tcPr>
          <w:p w14:paraId="44AA0039" w14:textId="77777777" w:rsidR="00EE070C" w:rsidRPr="00B92528" w:rsidRDefault="00EE070C" w:rsidP="00492F08">
            <w:pPr>
              <w:pStyle w:val="Tabletext"/>
            </w:pPr>
            <w:r>
              <w:t>Infiltration</w:t>
            </w:r>
          </w:p>
        </w:tc>
        <w:tc>
          <w:tcPr>
            <w:tcW w:w="0" w:type="auto"/>
          </w:tcPr>
          <w:p w14:paraId="48D75EED" w14:textId="77777777" w:rsidR="00EE070C" w:rsidRDefault="00EE070C" w:rsidP="00492F08">
            <w:pPr>
              <w:pStyle w:val="Tabletext"/>
            </w:pPr>
            <w:r w:rsidRPr="000E52F8">
              <w:t>Frequency of draft</w:t>
            </w:r>
          </w:p>
        </w:tc>
        <w:tc>
          <w:tcPr>
            <w:tcW w:w="0" w:type="auto"/>
          </w:tcPr>
          <w:p w14:paraId="09618A3C" w14:textId="77777777" w:rsidR="00EE070C" w:rsidRDefault="00EE070C" w:rsidP="00492F08">
            <w:pPr>
              <w:pStyle w:val="Tabletext"/>
              <w:jc w:val="center"/>
            </w:pPr>
            <w:r>
              <w:t>N</w:t>
            </w:r>
          </w:p>
        </w:tc>
        <w:tc>
          <w:tcPr>
            <w:tcW w:w="0" w:type="auto"/>
          </w:tcPr>
          <w:p w14:paraId="7E00D4FE" w14:textId="77777777" w:rsidR="00EE070C" w:rsidRDefault="00EE070C" w:rsidP="00492F08">
            <w:pPr>
              <w:pStyle w:val="Tabletext"/>
              <w:jc w:val="center"/>
            </w:pPr>
          </w:p>
        </w:tc>
        <w:tc>
          <w:tcPr>
            <w:tcW w:w="0" w:type="auto"/>
          </w:tcPr>
          <w:p w14:paraId="00F81322" w14:textId="77777777" w:rsidR="00EE070C" w:rsidRDefault="00EE070C" w:rsidP="00492F08">
            <w:pPr>
              <w:pStyle w:val="Tabletext"/>
            </w:pPr>
            <w:r>
              <w:fldChar w:fldCharType="begin"/>
            </w:r>
            <w:r>
              <w:instrText xml:space="preserve"> ADDIN ZOTERO_ITEM CSL_CITATION {"citationID":"IEkaNfhH","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1CB2669B" w14:textId="77777777" w:rsidTr="00492F08">
        <w:tc>
          <w:tcPr>
            <w:tcW w:w="0" w:type="auto"/>
            <w:vMerge/>
          </w:tcPr>
          <w:p w14:paraId="27D02081" w14:textId="77777777" w:rsidR="00EE070C" w:rsidRDefault="00EE070C" w:rsidP="00492F08">
            <w:pPr>
              <w:pStyle w:val="Tabletext"/>
            </w:pPr>
          </w:p>
        </w:tc>
        <w:tc>
          <w:tcPr>
            <w:tcW w:w="0" w:type="auto"/>
          </w:tcPr>
          <w:p w14:paraId="767BC3AF" w14:textId="77777777" w:rsidR="00EE070C" w:rsidRPr="000E52F8" w:rsidRDefault="00EE070C" w:rsidP="00492F08">
            <w:pPr>
              <w:pStyle w:val="Tabletext"/>
            </w:pPr>
            <w:r>
              <w:t>Window-to-wall-ratio</w:t>
            </w:r>
          </w:p>
        </w:tc>
        <w:tc>
          <w:tcPr>
            <w:tcW w:w="0" w:type="auto"/>
          </w:tcPr>
          <w:p w14:paraId="050F1414" w14:textId="77777777" w:rsidR="00EE070C" w:rsidRDefault="00EE070C" w:rsidP="00492F08">
            <w:pPr>
              <w:pStyle w:val="Tabletext"/>
            </w:pPr>
            <w:r w:rsidRPr="000E52F8">
              <w:t>Number of windows</w:t>
            </w:r>
          </w:p>
        </w:tc>
        <w:tc>
          <w:tcPr>
            <w:tcW w:w="0" w:type="auto"/>
          </w:tcPr>
          <w:p w14:paraId="2E81EE5A" w14:textId="77777777" w:rsidR="00EE070C" w:rsidRDefault="00EE070C" w:rsidP="00492F08">
            <w:pPr>
              <w:pStyle w:val="Tabletext"/>
              <w:jc w:val="center"/>
            </w:pPr>
            <w:r>
              <w:t>N</w:t>
            </w:r>
          </w:p>
        </w:tc>
        <w:tc>
          <w:tcPr>
            <w:tcW w:w="0" w:type="auto"/>
          </w:tcPr>
          <w:p w14:paraId="49A1B72E" w14:textId="77777777" w:rsidR="00EE070C" w:rsidRDefault="00EE070C" w:rsidP="00492F08">
            <w:pPr>
              <w:pStyle w:val="Tabletext"/>
              <w:jc w:val="center"/>
            </w:pPr>
          </w:p>
        </w:tc>
        <w:tc>
          <w:tcPr>
            <w:tcW w:w="0" w:type="auto"/>
          </w:tcPr>
          <w:p w14:paraId="5BFD3A4C" w14:textId="77777777" w:rsidR="00EE070C" w:rsidRDefault="00EE070C" w:rsidP="00492F08">
            <w:pPr>
              <w:pStyle w:val="Tabletext"/>
            </w:pPr>
            <w:r>
              <w:fldChar w:fldCharType="begin"/>
            </w:r>
            <w:r>
              <w:instrText xml:space="preserve"> ADDIN ZOTERO_ITEM CSL_CITATION {"citationID":"VD2qiyfE","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6E051666" w14:textId="77777777" w:rsidTr="00492F08">
        <w:tc>
          <w:tcPr>
            <w:tcW w:w="0" w:type="auto"/>
            <w:vMerge/>
          </w:tcPr>
          <w:p w14:paraId="0316F87E" w14:textId="77777777" w:rsidR="00EE070C" w:rsidRDefault="00EE070C" w:rsidP="00492F08">
            <w:pPr>
              <w:pStyle w:val="Tabletext"/>
            </w:pPr>
          </w:p>
        </w:tc>
        <w:tc>
          <w:tcPr>
            <w:tcW w:w="0" w:type="auto"/>
          </w:tcPr>
          <w:p w14:paraId="2347A562" w14:textId="77777777" w:rsidR="00EE070C" w:rsidRPr="000E52F8" w:rsidRDefault="00EE070C" w:rsidP="00492F08">
            <w:pPr>
              <w:pStyle w:val="Tabletext"/>
            </w:pPr>
            <w:r>
              <w:t>Window frame</w:t>
            </w:r>
          </w:p>
        </w:tc>
        <w:tc>
          <w:tcPr>
            <w:tcW w:w="0" w:type="auto"/>
          </w:tcPr>
          <w:p w14:paraId="0EA06F82" w14:textId="77777777" w:rsidR="00EE070C" w:rsidRDefault="00EE070C" w:rsidP="00492F08">
            <w:pPr>
              <w:pStyle w:val="Tabletext"/>
            </w:pPr>
            <w:r w:rsidRPr="002D4B49">
              <w:t>Window frame material</w:t>
            </w:r>
          </w:p>
        </w:tc>
        <w:tc>
          <w:tcPr>
            <w:tcW w:w="0" w:type="auto"/>
          </w:tcPr>
          <w:p w14:paraId="3BE27C9C" w14:textId="77777777" w:rsidR="00EE070C" w:rsidRDefault="00EE070C" w:rsidP="00492F08">
            <w:pPr>
              <w:pStyle w:val="Tabletext"/>
              <w:jc w:val="center"/>
            </w:pPr>
            <w:r>
              <w:t>C</w:t>
            </w:r>
          </w:p>
        </w:tc>
        <w:tc>
          <w:tcPr>
            <w:tcW w:w="0" w:type="auto"/>
          </w:tcPr>
          <w:p w14:paraId="7AD330DA" w14:textId="77777777" w:rsidR="00EE070C" w:rsidRDefault="00EE070C" w:rsidP="00492F08">
            <w:pPr>
              <w:pStyle w:val="Tabletext"/>
              <w:jc w:val="center"/>
            </w:pPr>
          </w:p>
        </w:tc>
        <w:tc>
          <w:tcPr>
            <w:tcW w:w="0" w:type="auto"/>
          </w:tcPr>
          <w:p w14:paraId="130626A4" w14:textId="77777777" w:rsidR="00EE070C" w:rsidRDefault="00EE070C" w:rsidP="00492F08">
            <w:pPr>
              <w:pStyle w:val="Tabletext"/>
            </w:pPr>
            <w:r>
              <w:fldChar w:fldCharType="begin"/>
            </w:r>
            <w:r>
              <w:instrText xml:space="preserve"> ADDIN ZOTERO_ITEM CSL_CITATION {"citationID":"fA5xJMCu","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B82823">
              <w:t>(</w:t>
            </w:r>
            <w:proofErr w:type="spellStart"/>
            <w:r w:rsidRPr="00B82823">
              <w:t>Mavrogianni</w:t>
            </w:r>
            <w:proofErr w:type="spellEnd"/>
            <w:r w:rsidRPr="00B82823">
              <w:t xml:space="preserve"> et al. 2012)</w:t>
            </w:r>
            <w:r>
              <w:fldChar w:fldCharType="end"/>
            </w:r>
          </w:p>
        </w:tc>
      </w:tr>
      <w:tr w:rsidR="00EE070C" w14:paraId="7DF4622B" w14:textId="77777777" w:rsidTr="00492F08">
        <w:tc>
          <w:tcPr>
            <w:tcW w:w="0" w:type="auto"/>
            <w:vMerge/>
          </w:tcPr>
          <w:p w14:paraId="5439496E" w14:textId="77777777" w:rsidR="00EE070C" w:rsidRDefault="00EE070C" w:rsidP="00492F08">
            <w:pPr>
              <w:pStyle w:val="Tabletext"/>
            </w:pPr>
          </w:p>
        </w:tc>
        <w:tc>
          <w:tcPr>
            <w:tcW w:w="0" w:type="auto"/>
          </w:tcPr>
          <w:p w14:paraId="34C2DCE6" w14:textId="77777777" w:rsidR="00EE070C" w:rsidRPr="002D4B49" w:rsidRDefault="00EE070C" w:rsidP="00492F08">
            <w:pPr>
              <w:pStyle w:val="Tabletext"/>
            </w:pPr>
            <w:r>
              <w:t>Glazing type</w:t>
            </w:r>
          </w:p>
        </w:tc>
        <w:tc>
          <w:tcPr>
            <w:tcW w:w="0" w:type="auto"/>
          </w:tcPr>
          <w:p w14:paraId="32A13886" w14:textId="77777777" w:rsidR="00EE070C" w:rsidRDefault="00EE070C" w:rsidP="00492F08">
            <w:pPr>
              <w:pStyle w:val="Tabletext"/>
            </w:pPr>
            <w:r w:rsidRPr="00D866CD">
              <w:t>Type of glass in most windows</w:t>
            </w:r>
          </w:p>
        </w:tc>
        <w:tc>
          <w:tcPr>
            <w:tcW w:w="0" w:type="auto"/>
          </w:tcPr>
          <w:p w14:paraId="6E0245C4" w14:textId="77777777" w:rsidR="00EE070C" w:rsidRDefault="00EE070C" w:rsidP="00492F08">
            <w:pPr>
              <w:pStyle w:val="Tabletext"/>
              <w:jc w:val="center"/>
            </w:pPr>
            <w:r>
              <w:t>N</w:t>
            </w:r>
          </w:p>
        </w:tc>
        <w:tc>
          <w:tcPr>
            <w:tcW w:w="0" w:type="auto"/>
          </w:tcPr>
          <w:p w14:paraId="683B6F48" w14:textId="77777777" w:rsidR="00EE070C" w:rsidRDefault="00EE070C" w:rsidP="00492F08">
            <w:pPr>
              <w:pStyle w:val="Tabletext"/>
              <w:jc w:val="center"/>
            </w:pPr>
          </w:p>
        </w:tc>
        <w:tc>
          <w:tcPr>
            <w:tcW w:w="0" w:type="auto"/>
          </w:tcPr>
          <w:p w14:paraId="4B28F965" w14:textId="77777777" w:rsidR="00EE070C" w:rsidRDefault="00EE070C" w:rsidP="00492F08">
            <w:pPr>
              <w:pStyle w:val="Tabletext"/>
            </w:pPr>
            <w:r>
              <w:fldChar w:fldCharType="begin"/>
            </w:r>
            <w:r>
              <w:instrText xml:space="preserve"> ADDIN ZOTERO_ITEM CSL_CITATION {"citationID":"rJXo7Xp7","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B82823">
              <w:t>(</w:t>
            </w:r>
            <w:proofErr w:type="spellStart"/>
            <w:r w:rsidRPr="00B82823">
              <w:t>Mavrogianni</w:t>
            </w:r>
            <w:proofErr w:type="spellEnd"/>
            <w:r w:rsidRPr="00B82823">
              <w:t xml:space="preserve"> et al. 2012)</w:t>
            </w:r>
            <w:r>
              <w:fldChar w:fldCharType="end"/>
            </w:r>
          </w:p>
        </w:tc>
      </w:tr>
      <w:tr w:rsidR="00EE070C" w14:paraId="56DF3F3B" w14:textId="77777777" w:rsidTr="00492F08">
        <w:tc>
          <w:tcPr>
            <w:tcW w:w="0" w:type="auto"/>
            <w:vMerge w:val="restart"/>
          </w:tcPr>
          <w:p w14:paraId="2366FA98" w14:textId="77777777" w:rsidR="00EE070C" w:rsidRDefault="00EE070C" w:rsidP="00492F08">
            <w:pPr>
              <w:pStyle w:val="Tabletext"/>
            </w:pPr>
            <w:r>
              <w:t>Building HVAC</w:t>
            </w:r>
          </w:p>
        </w:tc>
        <w:tc>
          <w:tcPr>
            <w:tcW w:w="0" w:type="auto"/>
          </w:tcPr>
          <w:p w14:paraId="40A84D25" w14:textId="77777777" w:rsidR="00EE070C" w:rsidRPr="00EB0857" w:rsidRDefault="00EE070C" w:rsidP="00492F08">
            <w:pPr>
              <w:pStyle w:val="Tabletext"/>
            </w:pPr>
            <w:r>
              <w:t>AC presence</w:t>
            </w:r>
          </w:p>
        </w:tc>
        <w:tc>
          <w:tcPr>
            <w:tcW w:w="0" w:type="auto"/>
          </w:tcPr>
          <w:p w14:paraId="13A45990" w14:textId="77777777" w:rsidR="00EE070C" w:rsidRDefault="00EE070C" w:rsidP="00492F08">
            <w:pPr>
              <w:pStyle w:val="Tabletext"/>
            </w:pPr>
            <w:r w:rsidRPr="00EB0857">
              <w:t>Air conditioning equipment used</w:t>
            </w:r>
          </w:p>
        </w:tc>
        <w:tc>
          <w:tcPr>
            <w:tcW w:w="0" w:type="auto"/>
          </w:tcPr>
          <w:p w14:paraId="230CA9FA" w14:textId="77777777" w:rsidR="00EE070C" w:rsidRDefault="00EE070C" w:rsidP="00492F08">
            <w:pPr>
              <w:pStyle w:val="Tabletext"/>
              <w:jc w:val="center"/>
            </w:pPr>
            <w:r>
              <w:t>B</w:t>
            </w:r>
          </w:p>
        </w:tc>
        <w:tc>
          <w:tcPr>
            <w:tcW w:w="0" w:type="auto"/>
          </w:tcPr>
          <w:p w14:paraId="37E1AC4B" w14:textId="77777777" w:rsidR="00EE070C" w:rsidRDefault="00EE070C" w:rsidP="00492F08">
            <w:pPr>
              <w:pStyle w:val="Tabletext"/>
              <w:jc w:val="center"/>
            </w:pPr>
            <w:r>
              <w:sym w:font="Wingdings" w:char="F0FC"/>
            </w:r>
          </w:p>
        </w:tc>
        <w:tc>
          <w:tcPr>
            <w:tcW w:w="0" w:type="auto"/>
          </w:tcPr>
          <w:p w14:paraId="679B963B" w14:textId="77777777" w:rsidR="00EE070C" w:rsidRDefault="00EE070C" w:rsidP="00492F08">
            <w:pPr>
              <w:pStyle w:val="Tabletext"/>
            </w:pPr>
            <w:r>
              <w:fldChar w:fldCharType="begin"/>
            </w:r>
            <w:r>
              <w:instrText xml:space="preserve"> ADDIN ZOTERO_ITEM CSL_CITATION {"citationID":"bGKRUrWk","properties":{"formattedCitation":"(Curriero et al. 2002)","plainCitation":"(Curriero et al. 2002)","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schema":"https://github.com/citation-style-language/schema/raw/master/csl-citation.json"} </w:instrText>
            </w:r>
            <w:r>
              <w:fldChar w:fldCharType="separate"/>
            </w:r>
            <w:r w:rsidRPr="00931F71">
              <w:t>(</w:t>
            </w:r>
            <w:proofErr w:type="spellStart"/>
            <w:r w:rsidRPr="00931F71">
              <w:t>Curriero</w:t>
            </w:r>
            <w:proofErr w:type="spellEnd"/>
            <w:r w:rsidRPr="00931F71">
              <w:t xml:space="preserve"> et al. 2002)</w:t>
            </w:r>
            <w:r>
              <w:fldChar w:fldCharType="end"/>
            </w:r>
          </w:p>
        </w:tc>
      </w:tr>
      <w:tr w:rsidR="00EE070C" w14:paraId="26E368A4" w14:textId="77777777" w:rsidTr="00492F08">
        <w:tc>
          <w:tcPr>
            <w:tcW w:w="0" w:type="auto"/>
            <w:vMerge/>
          </w:tcPr>
          <w:p w14:paraId="4D89A68E" w14:textId="77777777" w:rsidR="00EE070C" w:rsidRDefault="00EE070C" w:rsidP="00492F08">
            <w:pPr>
              <w:pStyle w:val="Tabletext"/>
            </w:pPr>
          </w:p>
        </w:tc>
        <w:tc>
          <w:tcPr>
            <w:tcW w:w="0" w:type="auto"/>
          </w:tcPr>
          <w:p w14:paraId="34C7738C" w14:textId="77777777" w:rsidR="00EE070C" w:rsidRPr="00EB0857" w:rsidRDefault="00EE070C" w:rsidP="00492F08">
            <w:pPr>
              <w:pStyle w:val="Tabletext"/>
            </w:pPr>
            <w:r>
              <w:t>Heating presence</w:t>
            </w:r>
          </w:p>
        </w:tc>
        <w:tc>
          <w:tcPr>
            <w:tcW w:w="0" w:type="auto"/>
          </w:tcPr>
          <w:p w14:paraId="62A89328" w14:textId="77777777" w:rsidR="00EE070C" w:rsidRDefault="00EE070C" w:rsidP="00492F08">
            <w:pPr>
              <w:pStyle w:val="Tabletext"/>
            </w:pPr>
            <w:r w:rsidRPr="00EB0857">
              <w:t>Space heating used</w:t>
            </w:r>
          </w:p>
        </w:tc>
        <w:tc>
          <w:tcPr>
            <w:tcW w:w="0" w:type="auto"/>
          </w:tcPr>
          <w:p w14:paraId="78224270" w14:textId="77777777" w:rsidR="00EE070C" w:rsidRDefault="00EE070C" w:rsidP="00492F08">
            <w:pPr>
              <w:pStyle w:val="Tabletext"/>
              <w:jc w:val="center"/>
            </w:pPr>
            <w:r>
              <w:t>B</w:t>
            </w:r>
          </w:p>
        </w:tc>
        <w:tc>
          <w:tcPr>
            <w:tcW w:w="0" w:type="auto"/>
          </w:tcPr>
          <w:p w14:paraId="555BCBE1" w14:textId="77777777" w:rsidR="00EE070C" w:rsidRDefault="00EE070C" w:rsidP="00492F08">
            <w:pPr>
              <w:pStyle w:val="Tabletext"/>
              <w:jc w:val="center"/>
            </w:pPr>
            <w:r>
              <w:sym w:font="Wingdings" w:char="F0FC"/>
            </w:r>
          </w:p>
        </w:tc>
        <w:tc>
          <w:tcPr>
            <w:tcW w:w="0" w:type="auto"/>
          </w:tcPr>
          <w:p w14:paraId="3DA9670E" w14:textId="77777777" w:rsidR="00EE070C" w:rsidRDefault="00EE070C" w:rsidP="00492F08">
            <w:pPr>
              <w:pStyle w:val="Tabletext"/>
            </w:pPr>
            <w:r>
              <w:fldChar w:fldCharType="begin"/>
            </w:r>
            <w:r>
              <w:instrText xml:space="preserve"> ADDIN ZOTERO_ITEM CSL_CITATION {"citationID":"ctuRDqTF","properties":{"formattedCitation":"(Curriero et al. 2002)","plainCitation":"(Curriero et al. 2002)","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schema":"https://github.com/citation-style-language/schema/raw/master/csl-citation.json"} </w:instrText>
            </w:r>
            <w:r>
              <w:fldChar w:fldCharType="separate"/>
            </w:r>
            <w:r w:rsidRPr="004366BF">
              <w:t>(</w:t>
            </w:r>
            <w:proofErr w:type="spellStart"/>
            <w:r w:rsidRPr="004366BF">
              <w:t>Curriero</w:t>
            </w:r>
            <w:proofErr w:type="spellEnd"/>
            <w:r w:rsidRPr="004366BF">
              <w:t xml:space="preserve"> et al. 2002)</w:t>
            </w:r>
            <w:r>
              <w:fldChar w:fldCharType="end"/>
            </w:r>
          </w:p>
        </w:tc>
      </w:tr>
      <w:tr w:rsidR="00EE070C" w14:paraId="0DD77CBA" w14:textId="77777777" w:rsidTr="00492F08">
        <w:tc>
          <w:tcPr>
            <w:tcW w:w="0" w:type="auto"/>
            <w:vMerge/>
          </w:tcPr>
          <w:p w14:paraId="7D322C46" w14:textId="77777777" w:rsidR="00EE070C" w:rsidRDefault="00EE070C" w:rsidP="00492F08">
            <w:pPr>
              <w:pStyle w:val="Tabletext"/>
            </w:pPr>
          </w:p>
        </w:tc>
        <w:tc>
          <w:tcPr>
            <w:tcW w:w="0" w:type="auto"/>
          </w:tcPr>
          <w:p w14:paraId="08D96B53" w14:textId="77777777" w:rsidR="00EE070C" w:rsidRDefault="00EE070C" w:rsidP="00492F08">
            <w:pPr>
              <w:pStyle w:val="Tabletext"/>
            </w:pPr>
            <w:r>
              <w:t>AC type</w:t>
            </w:r>
          </w:p>
        </w:tc>
        <w:tc>
          <w:tcPr>
            <w:tcW w:w="0" w:type="auto"/>
          </w:tcPr>
          <w:p w14:paraId="17F7063A" w14:textId="77777777" w:rsidR="00EE070C" w:rsidRPr="00EB0857" w:rsidRDefault="00EE070C" w:rsidP="00492F08">
            <w:pPr>
              <w:pStyle w:val="Tabletext"/>
            </w:pPr>
            <w:r w:rsidRPr="00EB0857">
              <w:t>Type of air conditioning equipment used</w:t>
            </w:r>
            <w:r>
              <w:t>.</w:t>
            </w:r>
          </w:p>
        </w:tc>
        <w:tc>
          <w:tcPr>
            <w:tcW w:w="0" w:type="auto"/>
          </w:tcPr>
          <w:p w14:paraId="7AB6A5F3" w14:textId="77777777" w:rsidR="00EE070C" w:rsidRDefault="00EE070C" w:rsidP="00492F08">
            <w:pPr>
              <w:pStyle w:val="Tabletext"/>
              <w:jc w:val="center"/>
            </w:pPr>
            <w:r>
              <w:t>C</w:t>
            </w:r>
          </w:p>
        </w:tc>
        <w:tc>
          <w:tcPr>
            <w:tcW w:w="0" w:type="auto"/>
          </w:tcPr>
          <w:p w14:paraId="4C095509" w14:textId="77777777" w:rsidR="00EE070C" w:rsidRDefault="00EE070C" w:rsidP="00492F08">
            <w:pPr>
              <w:pStyle w:val="Tabletext"/>
              <w:jc w:val="center"/>
            </w:pPr>
          </w:p>
        </w:tc>
        <w:tc>
          <w:tcPr>
            <w:tcW w:w="0" w:type="auto"/>
          </w:tcPr>
          <w:p w14:paraId="1D101A8E" w14:textId="77777777" w:rsidR="00EE070C" w:rsidRDefault="00EE070C" w:rsidP="00492F08">
            <w:pPr>
              <w:pStyle w:val="Tabletext"/>
            </w:pPr>
            <w:r>
              <w:fldChar w:fldCharType="begin"/>
            </w:r>
            <w:r>
              <w:instrText xml:space="preserve"> ADDIN ZOTERO_ITEM CSL_CITATION {"citationID":"hdux0WA4","properties":{"formattedCitation":"(O\\uc0\\u8217{}Neill, Zanobetti, and Schwartz 2005; Samuelson et al. 2020)","plainCitation":"(O’Neill, Zanobetti, and Schwartz 2005; Samuelson et al. 2020)","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rPr>
                <w:rFonts w:cs="Times New Roman"/>
                <w:szCs w:val="24"/>
              </w:rPr>
              <w:t xml:space="preserve">(O’Neill, </w:t>
            </w:r>
            <w:proofErr w:type="spellStart"/>
            <w:r w:rsidRPr="00687A62">
              <w:rPr>
                <w:rFonts w:cs="Times New Roman"/>
                <w:szCs w:val="24"/>
              </w:rPr>
              <w:t>Zanobetti</w:t>
            </w:r>
            <w:proofErr w:type="spellEnd"/>
            <w:r w:rsidRPr="00687A62">
              <w:rPr>
                <w:rFonts w:cs="Times New Roman"/>
                <w:szCs w:val="24"/>
              </w:rPr>
              <w:t xml:space="preserve">, and Schwartz 2005; </w:t>
            </w:r>
            <w:r w:rsidRPr="00687A62">
              <w:rPr>
                <w:rFonts w:cs="Times New Roman"/>
                <w:szCs w:val="24"/>
              </w:rPr>
              <w:lastRenderedPageBreak/>
              <w:t>Samuelson et al. 2020)</w:t>
            </w:r>
            <w:r>
              <w:fldChar w:fldCharType="end"/>
            </w:r>
          </w:p>
        </w:tc>
      </w:tr>
      <w:tr w:rsidR="00EE070C" w14:paraId="5A5C8CD9" w14:textId="77777777" w:rsidTr="00492F08">
        <w:tc>
          <w:tcPr>
            <w:tcW w:w="0" w:type="auto"/>
            <w:vMerge/>
          </w:tcPr>
          <w:p w14:paraId="1ED89575" w14:textId="77777777" w:rsidR="00EE070C" w:rsidRDefault="00EE070C" w:rsidP="00492F08">
            <w:pPr>
              <w:pStyle w:val="Tabletext"/>
            </w:pPr>
          </w:p>
        </w:tc>
        <w:tc>
          <w:tcPr>
            <w:tcW w:w="0" w:type="auto"/>
          </w:tcPr>
          <w:p w14:paraId="75EA7195" w14:textId="77777777" w:rsidR="00EE070C" w:rsidRDefault="00EE070C" w:rsidP="00492F08">
            <w:pPr>
              <w:pStyle w:val="Tabletext"/>
            </w:pPr>
            <w:r>
              <w:t>Heating type</w:t>
            </w:r>
          </w:p>
        </w:tc>
        <w:tc>
          <w:tcPr>
            <w:tcW w:w="0" w:type="auto"/>
          </w:tcPr>
          <w:p w14:paraId="3E14574B" w14:textId="77777777" w:rsidR="00EE070C" w:rsidRPr="00EB0857" w:rsidRDefault="00EE070C" w:rsidP="00492F08">
            <w:pPr>
              <w:pStyle w:val="Tabletext"/>
            </w:pPr>
            <w:r w:rsidRPr="00EB0857">
              <w:t>Main space heating equipment type</w:t>
            </w:r>
            <w:r>
              <w:t>.</w:t>
            </w:r>
          </w:p>
        </w:tc>
        <w:tc>
          <w:tcPr>
            <w:tcW w:w="0" w:type="auto"/>
          </w:tcPr>
          <w:p w14:paraId="2D659CF5" w14:textId="77777777" w:rsidR="00EE070C" w:rsidRDefault="00EE070C" w:rsidP="00492F08">
            <w:pPr>
              <w:pStyle w:val="Tabletext"/>
              <w:jc w:val="center"/>
            </w:pPr>
            <w:r>
              <w:t>C</w:t>
            </w:r>
          </w:p>
        </w:tc>
        <w:tc>
          <w:tcPr>
            <w:tcW w:w="0" w:type="auto"/>
          </w:tcPr>
          <w:p w14:paraId="2E432C23" w14:textId="77777777" w:rsidR="00EE070C" w:rsidRDefault="00EE070C" w:rsidP="00492F08">
            <w:pPr>
              <w:pStyle w:val="Tabletext"/>
              <w:jc w:val="center"/>
            </w:pPr>
          </w:p>
        </w:tc>
        <w:tc>
          <w:tcPr>
            <w:tcW w:w="0" w:type="auto"/>
          </w:tcPr>
          <w:p w14:paraId="6200F8FA" w14:textId="77777777" w:rsidR="00EE070C" w:rsidRDefault="00EE070C" w:rsidP="00492F08">
            <w:pPr>
              <w:pStyle w:val="Tabletext"/>
            </w:pPr>
            <w:r>
              <w:fldChar w:fldCharType="begin"/>
            </w:r>
            <w:r>
              <w:instrText xml:space="preserve"> ADDIN ZOTERO_ITEM CSL_CITATION {"citationID":"9Bp9FF0H","properties":{"formattedCitation":"(O\\uc0\\u8217{}Neill, Zanobetti, and Schwartz 2005; Samuelson et al. 2020)","plainCitation":"(O’Neill, Zanobetti, and Schwartz 2005; Samuelson et al. 2020)","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rPr>
                <w:rFonts w:cs="Times New Roman"/>
                <w:szCs w:val="24"/>
              </w:rPr>
              <w:t xml:space="preserve">(O’Neill, </w:t>
            </w:r>
            <w:proofErr w:type="spellStart"/>
            <w:r w:rsidRPr="00687A62">
              <w:rPr>
                <w:rFonts w:cs="Times New Roman"/>
                <w:szCs w:val="24"/>
              </w:rPr>
              <w:t>Zanobetti</w:t>
            </w:r>
            <w:proofErr w:type="spellEnd"/>
            <w:r w:rsidRPr="00687A62">
              <w:rPr>
                <w:rFonts w:cs="Times New Roman"/>
                <w:szCs w:val="24"/>
              </w:rPr>
              <w:t>, and Schwartz 2005; Samuelson et al. 2020)</w:t>
            </w:r>
            <w:r>
              <w:fldChar w:fldCharType="end"/>
            </w:r>
          </w:p>
        </w:tc>
      </w:tr>
      <w:tr w:rsidR="00EE070C" w14:paraId="4F307C55" w14:textId="77777777" w:rsidTr="00492F08">
        <w:tc>
          <w:tcPr>
            <w:tcW w:w="0" w:type="auto"/>
            <w:vMerge/>
          </w:tcPr>
          <w:p w14:paraId="2B944E9B" w14:textId="77777777" w:rsidR="00EE070C" w:rsidRDefault="00EE070C" w:rsidP="00492F08">
            <w:pPr>
              <w:pStyle w:val="Tabletext"/>
            </w:pPr>
          </w:p>
        </w:tc>
        <w:tc>
          <w:tcPr>
            <w:tcW w:w="0" w:type="auto"/>
          </w:tcPr>
          <w:p w14:paraId="739847C1" w14:textId="77777777" w:rsidR="00EE070C" w:rsidRDefault="00EE070C" w:rsidP="00492F08">
            <w:pPr>
              <w:pStyle w:val="Tabletext"/>
            </w:pPr>
            <w:r>
              <w:t>Energy insecurity</w:t>
            </w:r>
          </w:p>
        </w:tc>
        <w:tc>
          <w:tcPr>
            <w:tcW w:w="0" w:type="auto"/>
          </w:tcPr>
          <w:p w14:paraId="3405A0D7" w14:textId="77777777" w:rsidR="00EE070C" w:rsidRDefault="00EE070C" w:rsidP="00492F08">
            <w:pPr>
              <w:pStyle w:val="Tabletext"/>
            </w:pPr>
            <w:r>
              <w:t>Household reported difficulty paying energy bills; repairing or replacing broken heating or cooling equipment; or that they had kept their home at unsafe temperatures because of cost concerns</w:t>
            </w:r>
          </w:p>
        </w:tc>
        <w:tc>
          <w:tcPr>
            <w:tcW w:w="0" w:type="auto"/>
          </w:tcPr>
          <w:p w14:paraId="56F816F8" w14:textId="77777777" w:rsidR="00EE070C" w:rsidRDefault="00EE070C" w:rsidP="00492F08">
            <w:pPr>
              <w:pStyle w:val="Tabletext"/>
              <w:jc w:val="center"/>
            </w:pPr>
            <w:r>
              <w:t>B</w:t>
            </w:r>
          </w:p>
        </w:tc>
        <w:tc>
          <w:tcPr>
            <w:tcW w:w="0" w:type="auto"/>
          </w:tcPr>
          <w:p w14:paraId="06961126" w14:textId="77777777" w:rsidR="00EE070C" w:rsidRPr="00A4046F" w:rsidRDefault="00EE070C" w:rsidP="00492F08">
            <w:pPr>
              <w:pStyle w:val="Tabletext"/>
              <w:jc w:val="center"/>
            </w:pPr>
          </w:p>
        </w:tc>
        <w:tc>
          <w:tcPr>
            <w:tcW w:w="0" w:type="auto"/>
          </w:tcPr>
          <w:p w14:paraId="461C853E" w14:textId="77777777" w:rsidR="00EE070C" w:rsidRDefault="00EE070C" w:rsidP="00492F08">
            <w:pPr>
              <w:pStyle w:val="Tabletext"/>
            </w:pPr>
            <w:r w:rsidRPr="00A4046F">
              <w:t>Naughton et al. 2002; MCDPH 2019)</w:t>
            </w:r>
          </w:p>
        </w:tc>
      </w:tr>
      <w:tr w:rsidR="00EE070C" w14:paraId="255352E3" w14:textId="77777777" w:rsidTr="00492F08">
        <w:tc>
          <w:tcPr>
            <w:tcW w:w="0" w:type="auto"/>
            <w:vMerge/>
          </w:tcPr>
          <w:p w14:paraId="121E966F" w14:textId="77777777" w:rsidR="00EE070C" w:rsidRDefault="00EE070C" w:rsidP="00492F08">
            <w:pPr>
              <w:pStyle w:val="Tabletext"/>
            </w:pPr>
          </w:p>
        </w:tc>
        <w:tc>
          <w:tcPr>
            <w:tcW w:w="0" w:type="auto"/>
          </w:tcPr>
          <w:p w14:paraId="3A7DD3BA" w14:textId="77777777" w:rsidR="00EE070C" w:rsidRPr="00EB0857" w:rsidRDefault="00EE070C" w:rsidP="00492F08">
            <w:pPr>
              <w:pStyle w:val="Tabletext"/>
            </w:pPr>
            <w:r>
              <w:t>Ceiling fans</w:t>
            </w:r>
          </w:p>
        </w:tc>
        <w:tc>
          <w:tcPr>
            <w:tcW w:w="0" w:type="auto"/>
          </w:tcPr>
          <w:p w14:paraId="08305147" w14:textId="77777777" w:rsidR="00EE070C" w:rsidRPr="00EB0857" w:rsidRDefault="00EE070C" w:rsidP="00492F08">
            <w:pPr>
              <w:pStyle w:val="Tabletext"/>
            </w:pPr>
            <w:r w:rsidRPr="00EB0857">
              <w:t>Number of ceiling fans used</w:t>
            </w:r>
          </w:p>
        </w:tc>
        <w:tc>
          <w:tcPr>
            <w:tcW w:w="0" w:type="auto"/>
          </w:tcPr>
          <w:p w14:paraId="40AAC7F1" w14:textId="77777777" w:rsidR="00EE070C" w:rsidRDefault="00EE070C" w:rsidP="00492F08">
            <w:pPr>
              <w:pStyle w:val="Tabletext"/>
              <w:jc w:val="center"/>
            </w:pPr>
            <w:r>
              <w:t>N</w:t>
            </w:r>
          </w:p>
        </w:tc>
        <w:tc>
          <w:tcPr>
            <w:tcW w:w="0" w:type="auto"/>
          </w:tcPr>
          <w:p w14:paraId="72C53666" w14:textId="77777777" w:rsidR="00EE070C" w:rsidRDefault="00EE070C" w:rsidP="00492F08">
            <w:pPr>
              <w:pStyle w:val="Tabletext"/>
              <w:jc w:val="center"/>
            </w:pPr>
          </w:p>
        </w:tc>
        <w:tc>
          <w:tcPr>
            <w:tcW w:w="0" w:type="auto"/>
          </w:tcPr>
          <w:p w14:paraId="12C4DCB2" w14:textId="77777777" w:rsidR="00EE070C" w:rsidRDefault="00EE070C" w:rsidP="00492F08">
            <w:pPr>
              <w:pStyle w:val="Tabletext"/>
            </w:pPr>
            <w:r>
              <w:fldChar w:fldCharType="begin"/>
            </w:r>
            <w:r>
              <w:instrText xml:space="preserve"> ADDIN ZOTERO_ITEM CSL_CITATION {"citationID":"4E2G9DgR","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57C75383" w14:textId="77777777" w:rsidTr="00492F08">
        <w:trPr>
          <w:trHeight w:val="56"/>
        </w:trPr>
        <w:tc>
          <w:tcPr>
            <w:tcW w:w="0" w:type="auto"/>
            <w:vMerge/>
          </w:tcPr>
          <w:p w14:paraId="089F871D" w14:textId="77777777" w:rsidR="00EE070C" w:rsidRDefault="00EE070C" w:rsidP="00492F08">
            <w:pPr>
              <w:pStyle w:val="Tabletext"/>
            </w:pPr>
          </w:p>
        </w:tc>
        <w:tc>
          <w:tcPr>
            <w:tcW w:w="0" w:type="auto"/>
          </w:tcPr>
          <w:p w14:paraId="6B0F234C" w14:textId="77777777" w:rsidR="00EE070C" w:rsidRPr="00EB0857" w:rsidRDefault="00EE070C" w:rsidP="00492F08">
            <w:pPr>
              <w:pStyle w:val="Tabletext"/>
            </w:pPr>
            <w:r>
              <w:t>Floor fans</w:t>
            </w:r>
          </w:p>
        </w:tc>
        <w:tc>
          <w:tcPr>
            <w:tcW w:w="0" w:type="auto"/>
          </w:tcPr>
          <w:p w14:paraId="3ECA0A8D" w14:textId="77777777" w:rsidR="00EE070C" w:rsidRPr="00EB0857" w:rsidRDefault="00EE070C" w:rsidP="00492F08">
            <w:pPr>
              <w:pStyle w:val="Tabletext"/>
            </w:pPr>
            <w:r w:rsidRPr="00EB0857">
              <w:t>Number of floor, window, or table fans used</w:t>
            </w:r>
          </w:p>
        </w:tc>
        <w:tc>
          <w:tcPr>
            <w:tcW w:w="0" w:type="auto"/>
          </w:tcPr>
          <w:p w14:paraId="6803AB4C" w14:textId="77777777" w:rsidR="00EE070C" w:rsidRDefault="00EE070C" w:rsidP="00492F08">
            <w:pPr>
              <w:pStyle w:val="Tabletext"/>
              <w:jc w:val="center"/>
            </w:pPr>
            <w:r>
              <w:t>N</w:t>
            </w:r>
          </w:p>
        </w:tc>
        <w:tc>
          <w:tcPr>
            <w:tcW w:w="0" w:type="auto"/>
          </w:tcPr>
          <w:p w14:paraId="6FCF67E9" w14:textId="77777777" w:rsidR="00EE070C" w:rsidRDefault="00EE070C" w:rsidP="00492F08">
            <w:pPr>
              <w:pStyle w:val="Tabletext"/>
              <w:jc w:val="center"/>
            </w:pPr>
          </w:p>
        </w:tc>
        <w:tc>
          <w:tcPr>
            <w:tcW w:w="0" w:type="auto"/>
          </w:tcPr>
          <w:p w14:paraId="02D245AB" w14:textId="77777777" w:rsidR="00EE070C" w:rsidRDefault="00EE070C" w:rsidP="00492F08">
            <w:pPr>
              <w:pStyle w:val="Tabletext"/>
            </w:pPr>
            <w:r>
              <w:fldChar w:fldCharType="begin"/>
            </w:r>
            <w:r>
              <w:instrText xml:space="preserve"> ADDIN ZOTERO_ITEM CSL_CITATION {"citationID":"vgz8LZI1","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5B82DEC4" w14:textId="77777777" w:rsidTr="00492F08">
        <w:trPr>
          <w:trHeight w:val="56"/>
        </w:trPr>
        <w:tc>
          <w:tcPr>
            <w:tcW w:w="0" w:type="auto"/>
            <w:vMerge/>
          </w:tcPr>
          <w:p w14:paraId="14DBB0BF" w14:textId="77777777" w:rsidR="00EE070C" w:rsidRDefault="00EE070C" w:rsidP="00492F08">
            <w:pPr>
              <w:pStyle w:val="Tabletext"/>
            </w:pPr>
          </w:p>
        </w:tc>
        <w:tc>
          <w:tcPr>
            <w:tcW w:w="0" w:type="auto"/>
          </w:tcPr>
          <w:p w14:paraId="4B1845EF" w14:textId="77777777" w:rsidR="00EE070C" w:rsidRDefault="00EE070C" w:rsidP="00492F08">
            <w:pPr>
              <w:pStyle w:val="Tabletext"/>
            </w:pPr>
            <w:r>
              <w:t>Off-grid</w:t>
            </w:r>
          </w:p>
        </w:tc>
        <w:tc>
          <w:tcPr>
            <w:tcW w:w="0" w:type="auto"/>
          </w:tcPr>
          <w:p w14:paraId="7D3FC4A7" w14:textId="77777777" w:rsidR="00EE070C" w:rsidRPr="00EB0857" w:rsidRDefault="00EE070C" w:rsidP="00492F08">
            <w:pPr>
              <w:pStyle w:val="Tabletext"/>
            </w:pPr>
            <w:r>
              <w:t>Home has back-up generator or on-site solar electricity generation</w:t>
            </w:r>
          </w:p>
        </w:tc>
        <w:tc>
          <w:tcPr>
            <w:tcW w:w="0" w:type="auto"/>
          </w:tcPr>
          <w:p w14:paraId="12682AEA" w14:textId="77777777" w:rsidR="00EE070C" w:rsidRDefault="00EE070C" w:rsidP="00492F08">
            <w:pPr>
              <w:pStyle w:val="Tabletext"/>
              <w:jc w:val="center"/>
            </w:pPr>
            <w:r>
              <w:t>B</w:t>
            </w:r>
          </w:p>
        </w:tc>
        <w:tc>
          <w:tcPr>
            <w:tcW w:w="0" w:type="auto"/>
          </w:tcPr>
          <w:p w14:paraId="41430A3B" w14:textId="77777777" w:rsidR="00EE070C" w:rsidRDefault="00EE070C" w:rsidP="00492F08">
            <w:pPr>
              <w:pStyle w:val="Tabletext"/>
              <w:jc w:val="center"/>
            </w:pPr>
          </w:p>
        </w:tc>
        <w:tc>
          <w:tcPr>
            <w:tcW w:w="0" w:type="auto"/>
          </w:tcPr>
          <w:p w14:paraId="43EC4E41" w14:textId="77777777" w:rsidR="00EE070C" w:rsidRDefault="00EE070C" w:rsidP="00492F08">
            <w:pPr>
              <w:pStyle w:val="Tabletext"/>
            </w:pPr>
          </w:p>
        </w:tc>
      </w:tr>
    </w:tbl>
    <w:p w14:paraId="5C1837C6" w14:textId="391CF214" w:rsidR="00EE070C" w:rsidRDefault="00EE070C" w:rsidP="00EE070C">
      <w:pPr>
        <w:pStyle w:val="Tabletext"/>
        <w:spacing w:after="160"/>
      </w:pPr>
      <w:r>
        <w:rPr>
          <w:vertAlign w:val="superscript"/>
        </w:rPr>
        <w:t>a</w:t>
      </w:r>
      <w:r>
        <w:t xml:space="preserve"> Type includes categorical (C), numerical (N), and binary (B)</w:t>
      </w:r>
    </w:p>
    <w:p w14:paraId="0CEA90A0" w14:textId="77777777" w:rsidR="00125F1F" w:rsidRDefault="00125F1F" w:rsidP="00125F1F">
      <w:pPr>
        <w:pStyle w:val="Heading3List"/>
      </w:pPr>
      <w:r>
        <w:t>Building construction</w:t>
      </w:r>
    </w:p>
    <w:p w14:paraId="2B20674E" w14:textId="184A3D65" w:rsidR="008D0432" w:rsidRDefault="008D0432" w:rsidP="008D0432">
      <w:r>
        <w:t xml:space="preserve">Building construction represents variables related to the building age and form. As mentioned in Section </w:t>
      </w:r>
      <w:r w:rsidR="00274451">
        <w:fldChar w:fldCharType="begin"/>
      </w:r>
      <w:r w:rsidR="00274451">
        <w:instrText xml:space="preserve"> REF _Ref150108267 \r \h </w:instrText>
      </w:r>
      <w:r w:rsidR="00274451">
        <w:fldChar w:fldCharType="separate"/>
      </w:r>
      <w:r w:rsidR="00274451">
        <w:t>1.2</w:t>
      </w:r>
      <w:r w:rsidR="00274451">
        <w:fldChar w:fldCharType="end"/>
      </w:r>
      <w:r>
        <w:t xml:space="preserve">, several city and state-level HVI use construction age as a </w:t>
      </w:r>
      <w:r w:rsidR="00274451">
        <w:t>catch-all</w:t>
      </w:r>
      <w:r>
        <w:t xml:space="preserve"> for other </w:t>
      </w:r>
      <w:r w:rsidR="00274451">
        <w:t xml:space="preserve">building </w:t>
      </w:r>
      <w:r>
        <w:t xml:space="preserve">characteristics </w:t>
      </w:r>
      <w:r>
        <w:fldChar w:fldCharType="begin"/>
      </w:r>
      <w:r w:rsidR="00351C6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Rinner et al. 2010; Uejio et al. 2011; Nayak et al. 2018)</w:t>
      </w:r>
      <w:r>
        <w:fldChar w:fldCharType="end"/>
      </w:r>
      <w:r>
        <w:t xml:space="preserve">. A building performance simulation study of London dwellings found a significant impact of archetype, a combination of construction age and construction type on overheating risk </w:t>
      </w:r>
      <w:r>
        <w:fldChar w:fldCharType="begin"/>
      </w:r>
      <w:r w:rsidR="00351C61">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Mavrogianni et al. 2012)</w:t>
      </w:r>
      <w:r>
        <w:fldChar w:fldCharType="end"/>
      </w:r>
      <w:r>
        <w:t xml:space="preserve">. Samuelson et al. </w:t>
      </w:r>
      <w:r>
        <w:fldChar w:fldCharType="begin"/>
      </w:r>
      <w:r w:rsidR="00351C6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w:t>
      </w:r>
      <w:r w:rsidR="003D0D7B">
        <w:t xml:space="preserve">suggests </w:t>
      </w:r>
      <w:r>
        <w:t>that detached buildings may</w:t>
      </w:r>
      <w:r w:rsidR="00036A3B">
        <w:t xml:space="preserve"> be less vulnerable due to a</w:t>
      </w:r>
      <w:r>
        <w:t xml:space="preserve"> greater potential for exposed walls to exchange heat and more opportunities for cross-ventilation. Similarly, Lomas </w:t>
      </w:r>
      <w:r>
        <w:fldChar w:fldCharType="begin"/>
      </w:r>
      <w:r w:rsidR="00351C6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000732E2" w:rsidRPr="000732E2">
        <w:t>(Lomas 2021)</w:t>
      </w:r>
      <w:r>
        <w:fldChar w:fldCharType="end"/>
      </w:r>
      <w:r>
        <w:t xml:space="preserve"> singles out flats or apartments because</w:t>
      </w:r>
      <w:r w:rsidR="00D86566">
        <w:t xml:space="preserve"> of more limited opportunities for natural ventilation</w:t>
      </w:r>
      <w:r>
        <w:t xml:space="preserve">. </w:t>
      </w:r>
    </w:p>
    <w:p w14:paraId="2D1DC666" w14:textId="585BE2EF" w:rsidR="00125F1F" w:rsidRDefault="00125F1F" w:rsidP="00125F1F">
      <w:pPr>
        <w:pStyle w:val="Heading3List"/>
      </w:pPr>
      <w:r>
        <w:t>Building envelope</w:t>
      </w:r>
    </w:p>
    <w:p w14:paraId="1527E43E" w14:textId="3510B6F3" w:rsidR="008D0432" w:rsidRDefault="008D0432" w:rsidP="00636EE7">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rsidR="00351C6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Mavrogianni et al. 2012; Porritt et al. 2012)</w:t>
      </w:r>
      <w:r>
        <w:fldChar w:fldCharType="end"/>
      </w:r>
      <w:r>
        <w:t xml:space="preserve">. Porritt et al. </w:t>
      </w:r>
      <w:r>
        <w:fldChar w:fldCharType="begin"/>
      </w:r>
      <w:r w:rsidR="00351C6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rsidR="00351C6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w:t>
      </w:r>
      <w:r w:rsidR="00FD666F">
        <w:t xml:space="preserve">One HVI considered </w:t>
      </w:r>
      <w:r w:rsidR="004F65CD">
        <w:t>houses with thermally massive materials</w:t>
      </w:r>
      <w:r w:rsidR="00D71DE3">
        <w:t xml:space="preserve"> to have greater adaptive capacity</w:t>
      </w:r>
      <w:r w:rsidR="004F65CD">
        <w:t xml:space="preserve"> </w:t>
      </w:r>
      <w:r w:rsidR="004F65CD">
        <w:fldChar w:fldCharType="begin"/>
      </w:r>
      <w:r w:rsidR="00351C6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004F65CD">
        <w:fldChar w:fldCharType="separate"/>
      </w:r>
      <w:r w:rsidR="004F65CD" w:rsidRPr="004F65CD">
        <w:t>(Inostroza, Palme, and de la Barrera 2016)</w:t>
      </w:r>
      <w:r w:rsidR="004F65CD">
        <w:fldChar w:fldCharType="end"/>
      </w:r>
      <w:r w:rsidR="00D71DE3">
        <w:t>. Thermal mass describes building materials with high heat capacity, such as brick, stone, and concrete</w:t>
      </w:r>
      <w:r w:rsidR="007A46D6">
        <w:t xml:space="preserve">, which </w:t>
      </w:r>
      <w:r w:rsidR="00420AD7">
        <w:t>can</w:t>
      </w:r>
      <w:r w:rsidR="007A46D6">
        <w:t xml:space="preserve"> buffer temperature fluctuations. </w:t>
      </w:r>
    </w:p>
    <w:p w14:paraId="0B4D6591" w14:textId="0F666F79" w:rsidR="00125F1F" w:rsidRDefault="00125F1F" w:rsidP="00125F1F">
      <w:pPr>
        <w:pStyle w:val="Heading3List"/>
      </w:pPr>
      <w:r>
        <w:t>Building HVAC</w:t>
      </w:r>
    </w:p>
    <w:p w14:paraId="366BEE40" w14:textId="2F77C65B" w:rsidR="008D0432" w:rsidRDefault="008D0432" w:rsidP="008D0432">
      <w:r>
        <w:t xml:space="preserve">Building HVAC characteristics describe the presence </w:t>
      </w:r>
      <w:r>
        <w:fldChar w:fldCharType="begin"/>
      </w:r>
      <w:r w:rsidR="00351C6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Curriero et al. 2002)</w:t>
      </w:r>
      <w:r>
        <w:fldChar w:fldCharType="end"/>
      </w:r>
      <w:r>
        <w:t xml:space="preserve">, type </w:t>
      </w:r>
      <w:r>
        <w:fldChar w:fldCharType="begin"/>
      </w:r>
      <w:r w:rsidR="00351C6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O’Neill, Zanobetti, and Schwartz 2005)</w:t>
      </w:r>
      <w:r>
        <w:fldChar w:fldCharType="end"/>
      </w:r>
      <w:r>
        <w:t xml:space="preserve">, and functionality </w:t>
      </w:r>
      <w:r>
        <w:fldChar w:fldCharType="begin"/>
      </w:r>
      <w:r w:rsidR="00351C6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rsidR="00351C61">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 °C and 10% relative humidity </w:t>
      </w:r>
      <w:r>
        <w:fldChar w:fldCharType="begin"/>
      </w:r>
      <w:r w:rsidR="00351C61">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xml:space="preserve">. </w:t>
      </w:r>
      <w:r w:rsidR="00546566">
        <w:t xml:space="preserve">Finally, we also consider availability of alternate </w:t>
      </w:r>
      <w:r w:rsidR="00546566">
        <w:lastRenderedPageBreak/>
        <w:t>power sources such as a back-up generator or on-site solar panels</w:t>
      </w:r>
      <w:r w:rsidR="00D00B11">
        <w:t xml:space="preserve"> as they may reduce interruptions to </w:t>
      </w:r>
      <w:r w:rsidR="00274451">
        <w:t>HVAC systems</w:t>
      </w:r>
      <w:r w:rsidR="00D00B11">
        <w:t>, which to our knowledge has not been considered in any previous work.</w:t>
      </w:r>
    </w:p>
    <w:p w14:paraId="5797D661" w14:textId="1E5F1E15" w:rsidR="002023F5" w:rsidRDefault="008D0432" w:rsidP="00EE070C">
      <w:pPr>
        <w:pStyle w:val="Heading2List"/>
      </w:pPr>
      <w:r>
        <w:t>Machine learning</w:t>
      </w:r>
    </w:p>
    <w:p w14:paraId="42218F56" w14:textId="77777777" w:rsidR="00EE070C" w:rsidRDefault="00EE070C" w:rsidP="00EE070C"/>
    <w:p w14:paraId="43DE9799" w14:textId="572599B7" w:rsidR="00CB56CD" w:rsidRDefault="00850ADA" w:rsidP="00CB56CD">
      <w:pPr>
        <w:pStyle w:val="Heading1List"/>
      </w:pPr>
      <w:r>
        <w:t>Results</w:t>
      </w:r>
    </w:p>
    <w:p w14:paraId="4A95D9A1" w14:textId="7FD7C808" w:rsidR="00C5281C" w:rsidRDefault="00C5281C" w:rsidP="00C5281C">
      <w:pPr>
        <w:pStyle w:val="Heading2List"/>
      </w:pPr>
      <w:r>
        <w:t>Prevalence of temperature-related morbidity in population</w:t>
      </w:r>
    </w:p>
    <w:p w14:paraId="7163F867" w14:textId="391EB00D" w:rsidR="00C5281C" w:rsidRDefault="00C5281C" w:rsidP="00C5281C">
      <w:pPr>
        <w:pStyle w:val="Heading2List"/>
      </w:pPr>
      <w:r>
        <w:t>Comparison between baseline and detailed model</w:t>
      </w:r>
    </w:p>
    <w:p w14:paraId="7F197037" w14:textId="51D3B714" w:rsidR="00C5281C" w:rsidRDefault="00C5281C" w:rsidP="00C5281C">
      <w:pPr>
        <w:pStyle w:val="Heading2List"/>
      </w:pPr>
      <w:r>
        <w:t>Variable importance</w:t>
      </w:r>
    </w:p>
    <w:p w14:paraId="2B61B5FD" w14:textId="3570A730" w:rsidR="004D18D7" w:rsidRDefault="004D18D7" w:rsidP="00D52117">
      <w:pPr>
        <w:pStyle w:val="Heading1List"/>
      </w:pPr>
      <w:r>
        <w:t>Discussion</w:t>
      </w:r>
    </w:p>
    <w:p w14:paraId="4BC6EF18" w14:textId="6C50A02D" w:rsidR="00805B9F" w:rsidRPr="0094353F" w:rsidRDefault="00805B9F" w:rsidP="00805B9F">
      <w:r>
        <w:t>RECS excludes vacant, seasonal</w:t>
      </w:r>
      <w:r w:rsidR="0005736D">
        <w:t xml:space="preserve"> or vacation homes, and group quarters such as prisons, military barracks, dormitories, and nursing homes.</w:t>
      </w:r>
    </w:p>
    <w:p w14:paraId="4DE65AF0" w14:textId="3679003E" w:rsidR="00850ADA" w:rsidRDefault="00850ADA" w:rsidP="00850ADA">
      <w:pPr>
        <w:pStyle w:val="Heading1"/>
        <w:numPr>
          <w:ilvl w:val="0"/>
          <w:numId w:val="1"/>
        </w:numPr>
        <w:ind w:left="360"/>
      </w:pPr>
      <w:r>
        <w:t>Conclusion</w:t>
      </w:r>
      <w:r w:rsidR="0094353F">
        <w:t>s</w:t>
      </w:r>
    </w:p>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2C649C7C" w14:textId="2E18D95B" w:rsidR="002F5A7D" w:rsidRPr="002F5A7D" w:rsidRDefault="001C198C" w:rsidP="002F5A7D">
      <w:r>
        <w:t>The Center for the Built Environment</w:t>
      </w:r>
      <w:r w:rsidR="00595FBC">
        <w:t xml:space="preserve"> at the University of California, Berkeley</w:t>
      </w:r>
      <w:r>
        <w:t xml:space="preserve"> </w:t>
      </w:r>
      <w:r w:rsidR="00874CA3">
        <w:t>funded this study</w:t>
      </w:r>
      <w:r w:rsidR="002F3765">
        <w:t>.</w:t>
      </w:r>
      <w:r w:rsidR="005679B0">
        <w:t xml:space="preserve"> </w:t>
      </w:r>
    </w:p>
    <w:p w14:paraId="21493F96" w14:textId="1C998A05" w:rsidR="002B78CD" w:rsidRDefault="00676E06" w:rsidP="00B00160">
      <w:pPr>
        <w:pStyle w:val="Heading1"/>
        <w:rPr>
          <w:b w:val="0"/>
        </w:rPr>
      </w:pPr>
      <w:r>
        <w:t>Appendix</w:t>
      </w:r>
      <w:r w:rsidR="002B78CD">
        <w:br w:type="page"/>
      </w:r>
    </w:p>
    <w:p w14:paraId="13A3867F" w14:textId="06811682" w:rsidR="00850ADA" w:rsidRDefault="00850ADA" w:rsidP="00E37F7F">
      <w:pPr>
        <w:pStyle w:val="Heading1"/>
      </w:pPr>
      <w:r w:rsidRPr="00E37F7F">
        <w:lastRenderedPageBreak/>
        <w:t>Reference</w:t>
      </w:r>
    </w:p>
    <w:p w14:paraId="3BA9AD5E" w14:textId="26F0D0C3" w:rsidR="00E663BC" w:rsidRPr="00E663BC" w:rsidRDefault="00C42310" w:rsidP="00E663BC">
      <w:r>
        <w:t xml:space="preserve"> </w:t>
      </w:r>
    </w:p>
    <w:sectPr w:rsidR="00E663BC" w:rsidRPr="00E663BC" w:rsidSect="0085782D">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C2A09" w14:textId="77777777" w:rsidR="00790B9E" w:rsidRDefault="00790B9E" w:rsidP="00AE4592">
      <w:pPr>
        <w:spacing w:after="0" w:line="240" w:lineRule="auto"/>
      </w:pPr>
      <w:r>
        <w:separator/>
      </w:r>
    </w:p>
  </w:endnote>
  <w:endnote w:type="continuationSeparator" w:id="0">
    <w:p w14:paraId="2CC8511D" w14:textId="77777777" w:rsidR="00790B9E" w:rsidRDefault="00790B9E"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17BBA" w14:textId="77777777" w:rsidR="00790B9E" w:rsidRDefault="00790B9E" w:rsidP="00AE4592">
      <w:pPr>
        <w:spacing w:after="0" w:line="240" w:lineRule="auto"/>
      </w:pPr>
      <w:r>
        <w:separator/>
      </w:r>
    </w:p>
  </w:footnote>
  <w:footnote w:type="continuationSeparator" w:id="0">
    <w:p w14:paraId="2E18C3B6" w14:textId="77777777" w:rsidR="00790B9E" w:rsidRDefault="00790B9E" w:rsidP="00AE4592">
      <w:pPr>
        <w:spacing w:after="0" w:line="240" w:lineRule="auto"/>
      </w:pPr>
      <w:r>
        <w:continuationSeparator/>
      </w:r>
    </w:p>
  </w:footnote>
  <w:footnote w:id="1">
    <w:p w14:paraId="0A16E89D" w14:textId="09866BDD"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Berko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heat-related morbidity and mortality</w:t>
      </w:r>
      <w:r w:rsidRPr="003F16F3">
        <w:rPr>
          <w:sz w:val="18"/>
          <w:szCs w:val="18"/>
        </w:rPr>
        <w:t xml:space="preserve"> also apply to extreme cold. </w:t>
      </w:r>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w:t>
      </w:r>
      <w:proofErr w:type="spellStart"/>
      <w:r>
        <w:t>Hronis</w:t>
      </w:r>
      <w:proofErr w:type="spellEnd"/>
      <w:r>
        <w:t xml:space="preserve">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2"/>
  </w:num>
  <w:num w:numId="2" w16cid:durableId="100686636">
    <w:abstractNumId w:val="14"/>
  </w:num>
  <w:num w:numId="3" w16cid:durableId="906574746">
    <w:abstractNumId w:val="12"/>
  </w:num>
  <w:num w:numId="4" w16cid:durableId="2062048938">
    <w:abstractNumId w:val="18"/>
  </w:num>
  <w:num w:numId="5" w16cid:durableId="696345628">
    <w:abstractNumId w:val="16"/>
  </w:num>
  <w:num w:numId="6" w16cid:durableId="1607422847">
    <w:abstractNumId w:val="24"/>
  </w:num>
  <w:num w:numId="7" w16cid:durableId="156506729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5"/>
  </w:num>
  <w:num w:numId="9" w16cid:durableId="12939451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5"/>
  </w:num>
  <w:num w:numId="12" w16cid:durableId="83190068">
    <w:abstractNumId w:val="17"/>
  </w:num>
  <w:num w:numId="13" w16cid:durableId="1795176840">
    <w:abstractNumId w:val="13"/>
  </w:num>
  <w:num w:numId="14" w16cid:durableId="1088620933">
    <w:abstractNumId w:val="10"/>
  </w:num>
  <w:num w:numId="15" w16cid:durableId="920985585">
    <w:abstractNumId w:val="11"/>
  </w:num>
  <w:num w:numId="16" w16cid:durableId="1117917774">
    <w:abstractNumId w:val="23"/>
  </w:num>
  <w:num w:numId="17" w16cid:durableId="8023107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0"/>
  </w:num>
  <w:num w:numId="30" w16cid:durableId="484204395">
    <w:abstractNumId w:val="21"/>
  </w:num>
  <w:num w:numId="31" w16cid:durableId="197436540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30781"/>
    <w:rsid w:val="00030D50"/>
    <w:rsid w:val="00031AB7"/>
    <w:rsid w:val="00032A32"/>
    <w:rsid w:val="000332AA"/>
    <w:rsid w:val="0003669E"/>
    <w:rsid w:val="00036A3B"/>
    <w:rsid w:val="0003753B"/>
    <w:rsid w:val="00041697"/>
    <w:rsid w:val="00041F5B"/>
    <w:rsid w:val="000459B2"/>
    <w:rsid w:val="00045B07"/>
    <w:rsid w:val="000502AF"/>
    <w:rsid w:val="00050580"/>
    <w:rsid w:val="00050730"/>
    <w:rsid w:val="000516FC"/>
    <w:rsid w:val="000518BE"/>
    <w:rsid w:val="00051A45"/>
    <w:rsid w:val="000547D2"/>
    <w:rsid w:val="000550F0"/>
    <w:rsid w:val="0005736D"/>
    <w:rsid w:val="0006004D"/>
    <w:rsid w:val="00062914"/>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BD5"/>
    <w:rsid w:val="00085071"/>
    <w:rsid w:val="00085C89"/>
    <w:rsid w:val="000868EE"/>
    <w:rsid w:val="00086D01"/>
    <w:rsid w:val="00090203"/>
    <w:rsid w:val="000927BB"/>
    <w:rsid w:val="00093321"/>
    <w:rsid w:val="00093416"/>
    <w:rsid w:val="00093E90"/>
    <w:rsid w:val="000A1641"/>
    <w:rsid w:val="000A288E"/>
    <w:rsid w:val="000A3677"/>
    <w:rsid w:val="000A4B2D"/>
    <w:rsid w:val="000A4CF2"/>
    <w:rsid w:val="000A5675"/>
    <w:rsid w:val="000A56D6"/>
    <w:rsid w:val="000A5CE6"/>
    <w:rsid w:val="000B3BB5"/>
    <w:rsid w:val="000B5D88"/>
    <w:rsid w:val="000B6193"/>
    <w:rsid w:val="000B759B"/>
    <w:rsid w:val="000C015F"/>
    <w:rsid w:val="000C0751"/>
    <w:rsid w:val="000C13B5"/>
    <w:rsid w:val="000C1A77"/>
    <w:rsid w:val="000C317B"/>
    <w:rsid w:val="000C40EF"/>
    <w:rsid w:val="000D0788"/>
    <w:rsid w:val="000D1006"/>
    <w:rsid w:val="000D468A"/>
    <w:rsid w:val="000D4BAC"/>
    <w:rsid w:val="000D5368"/>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73A0"/>
    <w:rsid w:val="000F75CF"/>
    <w:rsid w:val="0010137A"/>
    <w:rsid w:val="00101CF2"/>
    <w:rsid w:val="001021F4"/>
    <w:rsid w:val="00102A0C"/>
    <w:rsid w:val="001039E0"/>
    <w:rsid w:val="001060D4"/>
    <w:rsid w:val="00106D39"/>
    <w:rsid w:val="00110078"/>
    <w:rsid w:val="00111CEB"/>
    <w:rsid w:val="00112CCC"/>
    <w:rsid w:val="001132AD"/>
    <w:rsid w:val="00115328"/>
    <w:rsid w:val="00115686"/>
    <w:rsid w:val="001158AC"/>
    <w:rsid w:val="00117094"/>
    <w:rsid w:val="00121142"/>
    <w:rsid w:val="001236FB"/>
    <w:rsid w:val="00124A7A"/>
    <w:rsid w:val="001252A9"/>
    <w:rsid w:val="00125F1F"/>
    <w:rsid w:val="00127591"/>
    <w:rsid w:val="00127644"/>
    <w:rsid w:val="00132669"/>
    <w:rsid w:val="00133354"/>
    <w:rsid w:val="001374BE"/>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3EB7"/>
    <w:rsid w:val="001A6B21"/>
    <w:rsid w:val="001B0F05"/>
    <w:rsid w:val="001B17BE"/>
    <w:rsid w:val="001B4D5F"/>
    <w:rsid w:val="001C198C"/>
    <w:rsid w:val="001C2BEC"/>
    <w:rsid w:val="001C2F3A"/>
    <w:rsid w:val="001C3501"/>
    <w:rsid w:val="001C5B14"/>
    <w:rsid w:val="001D443A"/>
    <w:rsid w:val="001D4C80"/>
    <w:rsid w:val="001E0A37"/>
    <w:rsid w:val="001E1755"/>
    <w:rsid w:val="001E1907"/>
    <w:rsid w:val="001E25F6"/>
    <w:rsid w:val="001E2BF2"/>
    <w:rsid w:val="001E4131"/>
    <w:rsid w:val="001E5B80"/>
    <w:rsid w:val="001E7121"/>
    <w:rsid w:val="001F3631"/>
    <w:rsid w:val="001F3A61"/>
    <w:rsid w:val="001F5BD9"/>
    <w:rsid w:val="00200E28"/>
    <w:rsid w:val="002023F5"/>
    <w:rsid w:val="002043B3"/>
    <w:rsid w:val="0020452B"/>
    <w:rsid w:val="002058CA"/>
    <w:rsid w:val="00206530"/>
    <w:rsid w:val="002152E2"/>
    <w:rsid w:val="00222880"/>
    <w:rsid w:val="00222B0C"/>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391F"/>
    <w:rsid w:val="002543A5"/>
    <w:rsid w:val="002554EE"/>
    <w:rsid w:val="002605DB"/>
    <w:rsid w:val="00261EFA"/>
    <w:rsid w:val="00267025"/>
    <w:rsid w:val="002717D1"/>
    <w:rsid w:val="002725EF"/>
    <w:rsid w:val="00272B45"/>
    <w:rsid w:val="0027423C"/>
    <w:rsid w:val="00274310"/>
    <w:rsid w:val="00274451"/>
    <w:rsid w:val="00274820"/>
    <w:rsid w:val="00274C74"/>
    <w:rsid w:val="00275E1B"/>
    <w:rsid w:val="00277CFF"/>
    <w:rsid w:val="0028249F"/>
    <w:rsid w:val="00282889"/>
    <w:rsid w:val="002833E9"/>
    <w:rsid w:val="002874D6"/>
    <w:rsid w:val="0029071F"/>
    <w:rsid w:val="00294202"/>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E5134"/>
    <w:rsid w:val="002E59DF"/>
    <w:rsid w:val="002E78D9"/>
    <w:rsid w:val="002F0E75"/>
    <w:rsid w:val="002F0E76"/>
    <w:rsid w:val="002F3765"/>
    <w:rsid w:val="002F4DF2"/>
    <w:rsid w:val="002F5A7D"/>
    <w:rsid w:val="002F5D85"/>
    <w:rsid w:val="0030095F"/>
    <w:rsid w:val="003013E8"/>
    <w:rsid w:val="003015C3"/>
    <w:rsid w:val="00302722"/>
    <w:rsid w:val="00302810"/>
    <w:rsid w:val="003033D3"/>
    <w:rsid w:val="003034C1"/>
    <w:rsid w:val="00307F6D"/>
    <w:rsid w:val="00310FEF"/>
    <w:rsid w:val="00312ADE"/>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7FAF"/>
    <w:rsid w:val="00350B52"/>
    <w:rsid w:val="00351C61"/>
    <w:rsid w:val="00351D9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F1AAD"/>
    <w:rsid w:val="003F504D"/>
    <w:rsid w:val="003F534F"/>
    <w:rsid w:val="003F6D06"/>
    <w:rsid w:val="004031F2"/>
    <w:rsid w:val="00405503"/>
    <w:rsid w:val="00405A27"/>
    <w:rsid w:val="00412023"/>
    <w:rsid w:val="00412F3A"/>
    <w:rsid w:val="00413E2E"/>
    <w:rsid w:val="004144F8"/>
    <w:rsid w:val="004206D8"/>
    <w:rsid w:val="00420AD7"/>
    <w:rsid w:val="00422786"/>
    <w:rsid w:val="0042284E"/>
    <w:rsid w:val="004229A2"/>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62B4"/>
    <w:rsid w:val="0046691E"/>
    <w:rsid w:val="004707EC"/>
    <w:rsid w:val="00470C9D"/>
    <w:rsid w:val="00472389"/>
    <w:rsid w:val="0047252E"/>
    <w:rsid w:val="00472820"/>
    <w:rsid w:val="004767B8"/>
    <w:rsid w:val="00477D96"/>
    <w:rsid w:val="00477E44"/>
    <w:rsid w:val="00480033"/>
    <w:rsid w:val="00480829"/>
    <w:rsid w:val="00481E00"/>
    <w:rsid w:val="004840B8"/>
    <w:rsid w:val="004842B8"/>
    <w:rsid w:val="0048566D"/>
    <w:rsid w:val="00485EB8"/>
    <w:rsid w:val="00492598"/>
    <w:rsid w:val="00495B28"/>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BEB"/>
    <w:rsid w:val="004D2C58"/>
    <w:rsid w:val="004D7661"/>
    <w:rsid w:val="004D7AFE"/>
    <w:rsid w:val="004D7B35"/>
    <w:rsid w:val="004E3B93"/>
    <w:rsid w:val="004E3D6B"/>
    <w:rsid w:val="004E4228"/>
    <w:rsid w:val="004E4B9D"/>
    <w:rsid w:val="004E60ED"/>
    <w:rsid w:val="004E7892"/>
    <w:rsid w:val="004F160D"/>
    <w:rsid w:val="004F1D12"/>
    <w:rsid w:val="004F368C"/>
    <w:rsid w:val="004F5C57"/>
    <w:rsid w:val="004F5FA2"/>
    <w:rsid w:val="004F65CD"/>
    <w:rsid w:val="004F7CD2"/>
    <w:rsid w:val="00501150"/>
    <w:rsid w:val="00503818"/>
    <w:rsid w:val="00503FFE"/>
    <w:rsid w:val="00504A12"/>
    <w:rsid w:val="00505C40"/>
    <w:rsid w:val="00511ED0"/>
    <w:rsid w:val="00514F8B"/>
    <w:rsid w:val="005157A9"/>
    <w:rsid w:val="005200B6"/>
    <w:rsid w:val="00521395"/>
    <w:rsid w:val="005214E6"/>
    <w:rsid w:val="0052206D"/>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42B8"/>
    <w:rsid w:val="00564A1B"/>
    <w:rsid w:val="00565C19"/>
    <w:rsid w:val="00566E9B"/>
    <w:rsid w:val="005671DE"/>
    <w:rsid w:val="005679B0"/>
    <w:rsid w:val="00567EC6"/>
    <w:rsid w:val="00572867"/>
    <w:rsid w:val="00575165"/>
    <w:rsid w:val="00575941"/>
    <w:rsid w:val="00575CBD"/>
    <w:rsid w:val="00577C3B"/>
    <w:rsid w:val="0058043D"/>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36F"/>
    <w:rsid w:val="005B606E"/>
    <w:rsid w:val="005C1C24"/>
    <w:rsid w:val="005C21ED"/>
    <w:rsid w:val="005D5EAB"/>
    <w:rsid w:val="005D6626"/>
    <w:rsid w:val="005D6E94"/>
    <w:rsid w:val="005E0A0E"/>
    <w:rsid w:val="005E23F0"/>
    <w:rsid w:val="005E40E6"/>
    <w:rsid w:val="005E45AA"/>
    <w:rsid w:val="005E48B5"/>
    <w:rsid w:val="005E6B24"/>
    <w:rsid w:val="005E7CB0"/>
    <w:rsid w:val="005F0C76"/>
    <w:rsid w:val="005F303F"/>
    <w:rsid w:val="005F79DD"/>
    <w:rsid w:val="00600BD8"/>
    <w:rsid w:val="00601869"/>
    <w:rsid w:val="00605C64"/>
    <w:rsid w:val="00605CCD"/>
    <w:rsid w:val="0060625D"/>
    <w:rsid w:val="0060667C"/>
    <w:rsid w:val="006067C6"/>
    <w:rsid w:val="00611306"/>
    <w:rsid w:val="00612265"/>
    <w:rsid w:val="00612546"/>
    <w:rsid w:val="0061284C"/>
    <w:rsid w:val="006145F0"/>
    <w:rsid w:val="00616214"/>
    <w:rsid w:val="00616845"/>
    <w:rsid w:val="00627537"/>
    <w:rsid w:val="0062754A"/>
    <w:rsid w:val="006304F8"/>
    <w:rsid w:val="00632A5A"/>
    <w:rsid w:val="00635D9E"/>
    <w:rsid w:val="006360C4"/>
    <w:rsid w:val="0063651F"/>
    <w:rsid w:val="00636EE7"/>
    <w:rsid w:val="006377F7"/>
    <w:rsid w:val="00637DFD"/>
    <w:rsid w:val="006429A4"/>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B0268"/>
    <w:rsid w:val="006B120E"/>
    <w:rsid w:val="006B1CF8"/>
    <w:rsid w:val="006B3452"/>
    <w:rsid w:val="006B5092"/>
    <w:rsid w:val="006B798A"/>
    <w:rsid w:val="006C1F84"/>
    <w:rsid w:val="006C347B"/>
    <w:rsid w:val="006C34C5"/>
    <w:rsid w:val="006C4562"/>
    <w:rsid w:val="006C61B1"/>
    <w:rsid w:val="006C6FB9"/>
    <w:rsid w:val="006D16F2"/>
    <w:rsid w:val="006D5163"/>
    <w:rsid w:val="006D691F"/>
    <w:rsid w:val="006D78AB"/>
    <w:rsid w:val="006E1A73"/>
    <w:rsid w:val="006E2322"/>
    <w:rsid w:val="006E4ACA"/>
    <w:rsid w:val="006E707D"/>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382D"/>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3EAB"/>
    <w:rsid w:val="007951CF"/>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38C3"/>
    <w:rsid w:val="007E4136"/>
    <w:rsid w:val="007E4F68"/>
    <w:rsid w:val="007E5875"/>
    <w:rsid w:val="007E7901"/>
    <w:rsid w:val="007F1F0F"/>
    <w:rsid w:val="007F34F6"/>
    <w:rsid w:val="007F4734"/>
    <w:rsid w:val="007F543F"/>
    <w:rsid w:val="007F777A"/>
    <w:rsid w:val="008012A2"/>
    <w:rsid w:val="00803FAE"/>
    <w:rsid w:val="00805B9F"/>
    <w:rsid w:val="0080613F"/>
    <w:rsid w:val="00807346"/>
    <w:rsid w:val="008074AB"/>
    <w:rsid w:val="00812A9F"/>
    <w:rsid w:val="00812F32"/>
    <w:rsid w:val="00813D18"/>
    <w:rsid w:val="00815C83"/>
    <w:rsid w:val="00816F41"/>
    <w:rsid w:val="0082049E"/>
    <w:rsid w:val="00821785"/>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5E9D"/>
    <w:rsid w:val="0084626C"/>
    <w:rsid w:val="0084793B"/>
    <w:rsid w:val="00850ADA"/>
    <w:rsid w:val="00852A5F"/>
    <w:rsid w:val="00854EAB"/>
    <w:rsid w:val="00857812"/>
    <w:rsid w:val="0085782D"/>
    <w:rsid w:val="00860310"/>
    <w:rsid w:val="00867688"/>
    <w:rsid w:val="00870A3C"/>
    <w:rsid w:val="00872EB9"/>
    <w:rsid w:val="00873F90"/>
    <w:rsid w:val="00874715"/>
    <w:rsid w:val="008747BA"/>
    <w:rsid w:val="00874CA3"/>
    <w:rsid w:val="008756BA"/>
    <w:rsid w:val="00877615"/>
    <w:rsid w:val="008802C6"/>
    <w:rsid w:val="008819F2"/>
    <w:rsid w:val="00883912"/>
    <w:rsid w:val="00884B30"/>
    <w:rsid w:val="00887A62"/>
    <w:rsid w:val="008918B8"/>
    <w:rsid w:val="00891C29"/>
    <w:rsid w:val="00893353"/>
    <w:rsid w:val="0089399E"/>
    <w:rsid w:val="00893D20"/>
    <w:rsid w:val="00895636"/>
    <w:rsid w:val="008A0F02"/>
    <w:rsid w:val="008A12A1"/>
    <w:rsid w:val="008A4F82"/>
    <w:rsid w:val="008A53EB"/>
    <w:rsid w:val="008B05EB"/>
    <w:rsid w:val="008B1AB3"/>
    <w:rsid w:val="008B1EB2"/>
    <w:rsid w:val="008B3BE5"/>
    <w:rsid w:val="008B5715"/>
    <w:rsid w:val="008B717C"/>
    <w:rsid w:val="008B79DE"/>
    <w:rsid w:val="008C0F20"/>
    <w:rsid w:val="008C1980"/>
    <w:rsid w:val="008C1A4F"/>
    <w:rsid w:val="008C4766"/>
    <w:rsid w:val="008C4B83"/>
    <w:rsid w:val="008D0432"/>
    <w:rsid w:val="008D0AF3"/>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61DF"/>
    <w:rsid w:val="008F77BC"/>
    <w:rsid w:val="009010E4"/>
    <w:rsid w:val="0091134F"/>
    <w:rsid w:val="00911EB2"/>
    <w:rsid w:val="00911F42"/>
    <w:rsid w:val="00917FDC"/>
    <w:rsid w:val="00920F9E"/>
    <w:rsid w:val="00922C10"/>
    <w:rsid w:val="0092394F"/>
    <w:rsid w:val="009255B9"/>
    <w:rsid w:val="00925AB0"/>
    <w:rsid w:val="00926B83"/>
    <w:rsid w:val="00926E1D"/>
    <w:rsid w:val="009303DB"/>
    <w:rsid w:val="00933F30"/>
    <w:rsid w:val="00934D50"/>
    <w:rsid w:val="00936357"/>
    <w:rsid w:val="00937DB8"/>
    <w:rsid w:val="0094353F"/>
    <w:rsid w:val="00945AEA"/>
    <w:rsid w:val="00945DA7"/>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D6"/>
    <w:rsid w:val="00993DD2"/>
    <w:rsid w:val="00995AB3"/>
    <w:rsid w:val="0099672A"/>
    <w:rsid w:val="009976E5"/>
    <w:rsid w:val="00997913"/>
    <w:rsid w:val="009A1EC4"/>
    <w:rsid w:val="009A2AB8"/>
    <w:rsid w:val="009A44FD"/>
    <w:rsid w:val="009A46A1"/>
    <w:rsid w:val="009A4DFE"/>
    <w:rsid w:val="009A532E"/>
    <w:rsid w:val="009A7929"/>
    <w:rsid w:val="009B03DA"/>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71F4"/>
    <w:rsid w:val="009F7225"/>
    <w:rsid w:val="00A00CD8"/>
    <w:rsid w:val="00A0128F"/>
    <w:rsid w:val="00A02147"/>
    <w:rsid w:val="00A054A5"/>
    <w:rsid w:val="00A07011"/>
    <w:rsid w:val="00A070C8"/>
    <w:rsid w:val="00A139B2"/>
    <w:rsid w:val="00A1410E"/>
    <w:rsid w:val="00A14C96"/>
    <w:rsid w:val="00A20CCC"/>
    <w:rsid w:val="00A20ECE"/>
    <w:rsid w:val="00A232DA"/>
    <w:rsid w:val="00A2348B"/>
    <w:rsid w:val="00A2453B"/>
    <w:rsid w:val="00A2524A"/>
    <w:rsid w:val="00A25549"/>
    <w:rsid w:val="00A2772E"/>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26DA"/>
    <w:rsid w:val="00AB35D0"/>
    <w:rsid w:val="00AB37C2"/>
    <w:rsid w:val="00AB79BB"/>
    <w:rsid w:val="00AB7EB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CED"/>
    <w:rsid w:val="00B021AC"/>
    <w:rsid w:val="00B04043"/>
    <w:rsid w:val="00B047A1"/>
    <w:rsid w:val="00B0720E"/>
    <w:rsid w:val="00B07675"/>
    <w:rsid w:val="00B11A34"/>
    <w:rsid w:val="00B11EA6"/>
    <w:rsid w:val="00B14A90"/>
    <w:rsid w:val="00B17CFE"/>
    <w:rsid w:val="00B20925"/>
    <w:rsid w:val="00B20A06"/>
    <w:rsid w:val="00B22BCC"/>
    <w:rsid w:val="00B2330E"/>
    <w:rsid w:val="00B25225"/>
    <w:rsid w:val="00B25486"/>
    <w:rsid w:val="00B25B03"/>
    <w:rsid w:val="00B301C7"/>
    <w:rsid w:val="00B32BD4"/>
    <w:rsid w:val="00B33791"/>
    <w:rsid w:val="00B338BA"/>
    <w:rsid w:val="00B3465D"/>
    <w:rsid w:val="00B35535"/>
    <w:rsid w:val="00B370C6"/>
    <w:rsid w:val="00B37DC8"/>
    <w:rsid w:val="00B37DDA"/>
    <w:rsid w:val="00B40515"/>
    <w:rsid w:val="00B42DF1"/>
    <w:rsid w:val="00B443FF"/>
    <w:rsid w:val="00B46DDF"/>
    <w:rsid w:val="00B507FE"/>
    <w:rsid w:val="00B52075"/>
    <w:rsid w:val="00B52693"/>
    <w:rsid w:val="00B537E1"/>
    <w:rsid w:val="00B53A7E"/>
    <w:rsid w:val="00B54422"/>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B01F8"/>
    <w:rsid w:val="00BB0815"/>
    <w:rsid w:val="00BB152B"/>
    <w:rsid w:val="00BB2739"/>
    <w:rsid w:val="00BB2970"/>
    <w:rsid w:val="00BB2DE0"/>
    <w:rsid w:val="00BB5FED"/>
    <w:rsid w:val="00BB6023"/>
    <w:rsid w:val="00BB6C6B"/>
    <w:rsid w:val="00BB7334"/>
    <w:rsid w:val="00BC13B5"/>
    <w:rsid w:val="00BC2ACE"/>
    <w:rsid w:val="00BC36D6"/>
    <w:rsid w:val="00BC495B"/>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F22A6"/>
    <w:rsid w:val="00BF2F85"/>
    <w:rsid w:val="00BF38F5"/>
    <w:rsid w:val="00BF3D58"/>
    <w:rsid w:val="00BF51EB"/>
    <w:rsid w:val="00BF5CF5"/>
    <w:rsid w:val="00BF67D9"/>
    <w:rsid w:val="00C015FC"/>
    <w:rsid w:val="00C02B78"/>
    <w:rsid w:val="00C03C04"/>
    <w:rsid w:val="00C0525F"/>
    <w:rsid w:val="00C05818"/>
    <w:rsid w:val="00C06218"/>
    <w:rsid w:val="00C106C8"/>
    <w:rsid w:val="00C10B3E"/>
    <w:rsid w:val="00C11518"/>
    <w:rsid w:val="00C12940"/>
    <w:rsid w:val="00C13496"/>
    <w:rsid w:val="00C13C60"/>
    <w:rsid w:val="00C142C3"/>
    <w:rsid w:val="00C15E7E"/>
    <w:rsid w:val="00C170BA"/>
    <w:rsid w:val="00C20CFE"/>
    <w:rsid w:val="00C232EA"/>
    <w:rsid w:val="00C236CD"/>
    <w:rsid w:val="00C257AD"/>
    <w:rsid w:val="00C35781"/>
    <w:rsid w:val="00C35CCC"/>
    <w:rsid w:val="00C36DDA"/>
    <w:rsid w:val="00C37C28"/>
    <w:rsid w:val="00C41428"/>
    <w:rsid w:val="00C42310"/>
    <w:rsid w:val="00C428A9"/>
    <w:rsid w:val="00C42FC1"/>
    <w:rsid w:val="00C43ED5"/>
    <w:rsid w:val="00C44412"/>
    <w:rsid w:val="00C457EF"/>
    <w:rsid w:val="00C459ED"/>
    <w:rsid w:val="00C45A90"/>
    <w:rsid w:val="00C46EED"/>
    <w:rsid w:val="00C5281C"/>
    <w:rsid w:val="00C53796"/>
    <w:rsid w:val="00C54F6F"/>
    <w:rsid w:val="00C55331"/>
    <w:rsid w:val="00C57B21"/>
    <w:rsid w:val="00C600B4"/>
    <w:rsid w:val="00C626C9"/>
    <w:rsid w:val="00C63E79"/>
    <w:rsid w:val="00C64391"/>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48FB"/>
    <w:rsid w:val="00CA7532"/>
    <w:rsid w:val="00CB09E2"/>
    <w:rsid w:val="00CB0A37"/>
    <w:rsid w:val="00CB3ADA"/>
    <w:rsid w:val="00CB3FAE"/>
    <w:rsid w:val="00CB4583"/>
    <w:rsid w:val="00CB56CD"/>
    <w:rsid w:val="00CB6DE5"/>
    <w:rsid w:val="00CC2EEF"/>
    <w:rsid w:val="00CC31C9"/>
    <w:rsid w:val="00CC39D8"/>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C30"/>
    <w:rsid w:val="00CF45AB"/>
    <w:rsid w:val="00CF482F"/>
    <w:rsid w:val="00CF76F9"/>
    <w:rsid w:val="00D00B11"/>
    <w:rsid w:val="00D00E6B"/>
    <w:rsid w:val="00D024AD"/>
    <w:rsid w:val="00D036AF"/>
    <w:rsid w:val="00D06019"/>
    <w:rsid w:val="00D066D9"/>
    <w:rsid w:val="00D13CC3"/>
    <w:rsid w:val="00D14470"/>
    <w:rsid w:val="00D14861"/>
    <w:rsid w:val="00D14F67"/>
    <w:rsid w:val="00D159E6"/>
    <w:rsid w:val="00D15D56"/>
    <w:rsid w:val="00D16A20"/>
    <w:rsid w:val="00D21425"/>
    <w:rsid w:val="00D2391D"/>
    <w:rsid w:val="00D23AF7"/>
    <w:rsid w:val="00D25567"/>
    <w:rsid w:val="00D26F50"/>
    <w:rsid w:val="00D27259"/>
    <w:rsid w:val="00D277CF"/>
    <w:rsid w:val="00D27F42"/>
    <w:rsid w:val="00D30F53"/>
    <w:rsid w:val="00D36EE5"/>
    <w:rsid w:val="00D412DA"/>
    <w:rsid w:val="00D41655"/>
    <w:rsid w:val="00D41C07"/>
    <w:rsid w:val="00D4211A"/>
    <w:rsid w:val="00D45797"/>
    <w:rsid w:val="00D45913"/>
    <w:rsid w:val="00D459CC"/>
    <w:rsid w:val="00D51851"/>
    <w:rsid w:val="00D52117"/>
    <w:rsid w:val="00D528BB"/>
    <w:rsid w:val="00D5376D"/>
    <w:rsid w:val="00D53DB5"/>
    <w:rsid w:val="00D54524"/>
    <w:rsid w:val="00D54DB0"/>
    <w:rsid w:val="00D54DE7"/>
    <w:rsid w:val="00D54E9E"/>
    <w:rsid w:val="00D567C4"/>
    <w:rsid w:val="00D56D97"/>
    <w:rsid w:val="00D56E09"/>
    <w:rsid w:val="00D63419"/>
    <w:rsid w:val="00D71B37"/>
    <w:rsid w:val="00D71DE3"/>
    <w:rsid w:val="00D72357"/>
    <w:rsid w:val="00D747C5"/>
    <w:rsid w:val="00D74B10"/>
    <w:rsid w:val="00D80F83"/>
    <w:rsid w:val="00D81991"/>
    <w:rsid w:val="00D82CBE"/>
    <w:rsid w:val="00D83DA9"/>
    <w:rsid w:val="00D860CE"/>
    <w:rsid w:val="00D86566"/>
    <w:rsid w:val="00D866CD"/>
    <w:rsid w:val="00D87D57"/>
    <w:rsid w:val="00D907E7"/>
    <w:rsid w:val="00D90ECB"/>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C1328"/>
    <w:rsid w:val="00DC4A3C"/>
    <w:rsid w:val="00DE1297"/>
    <w:rsid w:val="00DE4323"/>
    <w:rsid w:val="00DE694C"/>
    <w:rsid w:val="00DE77B3"/>
    <w:rsid w:val="00DF260D"/>
    <w:rsid w:val="00DF3B87"/>
    <w:rsid w:val="00DF4C7C"/>
    <w:rsid w:val="00DF556F"/>
    <w:rsid w:val="00DF5D0D"/>
    <w:rsid w:val="00DF628A"/>
    <w:rsid w:val="00E004D7"/>
    <w:rsid w:val="00E0114C"/>
    <w:rsid w:val="00E02D16"/>
    <w:rsid w:val="00E04C8D"/>
    <w:rsid w:val="00E077E1"/>
    <w:rsid w:val="00E10D48"/>
    <w:rsid w:val="00E1173F"/>
    <w:rsid w:val="00E11856"/>
    <w:rsid w:val="00E12F9E"/>
    <w:rsid w:val="00E14543"/>
    <w:rsid w:val="00E15A59"/>
    <w:rsid w:val="00E202E0"/>
    <w:rsid w:val="00E20517"/>
    <w:rsid w:val="00E2340B"/>
    <w:rsid w:val="00E23DC5"/>
    <w:rsid w:val="00E23E01"/>
    <w:rsid w:val="00E27C04"/>
    <w:rsid w:val="00E301C1"/>
    <w:rsid w:val="00E30ABC"/>
    <w:rsid w:val="00E317C5"/>
    <w:rsid w:val="00E31888"/>
    <w:rsid w:val="00E359C1"/>
    <w:rsid w:val="00E36EC3"/>
    <w:rsid w:val="00E37F7F"/>
    <w:rsid w:val="00E41D8D"/>
    <w:rsid w:val="00E44A0D"/>
    <w:rsid w:val="00E51843"/>
    <w:rsid w:val="00E55A3D"/>
    <w:rsid w:val="00E55CB9"/>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63B6"/>
    <w:rsid w:val="00E963D3"/>
    <w:rsid w:val="00E9659E"/>
    <w:rsid w:val="00E97EBB"/>
    <w:rsid w:val="00EA226E"/>
    <w:rsid w:val="00EA345A"/>
    <w:rsid w:val="00EA3D4A"/>
    <w:rsid w:val="00EA447A"/>
    <w:rsid w:val="00EB0857"/>
    <w:rsid w:val="00EB0F0F"/>
    <w:rsid w:val="00EB130A"/>
    <w:rsid w:val="00EB1D10"/>
    <w:rsid w:val="00EB2658"/>
    <w:rsid w:val="00EB2CAE"/>
    <w:rsid w:val="00EB5318"/>
    <w:rsid w:val="00EC1B97"/>
    <w:rsid w:val="00EC209A"/>
    <w:rsid w:val="00EC4C7F"/>
    <w:rsid w:val="00EC52E1"/>
    <w:rsid w:val="00EC650E"/>
    <w:rsid w:val="00EC74CF"/>
    <w:rsid w:val="00EC74F1"/>
    <w:rsid w:val="00EC79CC"/>
    <w:rsid w:val="00ED00ED"/>
    <w:rsid w:val="00ED0A50"/>
    <w:rsid w:val="00ED54D3"/>
    <w:rsid w:val="00ED634A"/>
    <w:rsid w:val="00ED6697"/>
    <w:rsid w:val="00ED682F"/>
    <w:rsid w:val="00EE070C"/>
    <w:rsid w:val="00EE1188"/>
    <w:rsid w:val="00EE24E1"/>
    <w:rsid w:val="00EE252F"/>
    <w:rsid w:val="00EE26FC"/>
    <w:rsid w:val="00EE636A"/>
    <w:rsid w:val="00EE6FB0"/>
    <w:rsid w:val="00EF0C65"/>
    <w:rsid w:val="00EF13F0"/>
    <w:rsid w:val="00EF2B85"/>
    <w:rsid w:val="00EF347C"/>
    <w:rsid w:val="00EF5C05"/>
    <w:rsid w:val="00F01577"/>
    <w:rsid w:val="00F05519"/>
    <w:rsid w:val="00F11D26"/>
    <w:rsid w:val="00F12CEC"/>
    <w:rsid w:val="00F13BF5"/>
    <w:rsid w:val="00F16B2C"/>
    <w:rsid w:val="00F202A8"/>
    <w:rsid w:val="00F211C8"/>
    <w:rsid w:val="00F224CB"/>
    <w:rsid w:val="00F26CFB"/>
    <w:rsid w:val="00F30B7D"/>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7B5"/>
    <w:rsid w:val="00FD5F2C"/>
    <w:rsid w:val="00FD666F"/>
    <w:rsid w:val="00FD6C63"/>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959ACE68-65CF-284D-A926-A976F0245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rfa@berkeley.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9</Pages>
  <Words>44451</Words>
  <Characters>253375</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8</cp:revision>
  <dcterms:created xsi:type="dcterms:W3CDTF">2023-11-08T16:50:00Z</dcterms:created>
  <dcterms:modified xsi:type="dcterms:W3CDTF">2023-11-08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kln1Xa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